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384465" w:rsidRDefault="00384465">
                                      <w:pPr>
                                        <w:pStyle w:val="NoSpacing"/>
                                        <w:spacing w:before="120"/>
                                        <w:jc w:val="center"/>
                                        <w:rPr>
                                          <w:color w:val="FFFFFF" w:themeColor="background1"/>
                                        </w:rPr>
                                      </w:pPr>
                                      <w:r>
                                        <w:rPr>
                                          <w:color w:val="FFFFFF" w:themeColor="background1"/>
                                        </w:rPr>
                                        <w:t>Adam Stock</w:t>
                                      </w:r>
                                    </w:p>
                                  </w:sdtContent>
                                </w:sdt>
                                <w:p w14:paraId="743A323A" w14:textId="54F4DD69" w:rsidR="00384465" w:rsidRDefault="00384465"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384465" w:rsidRDefault="00384465"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384465" w:rsidRDefault="00384465">
                                <w:pPr>
                                  <w:pStyle w:val="NoSpacing"/>
                                  <w:spacing w:before="120"/>
                                  <w:jc w:val="center"/>
                                  <w:rPr>
                                    <w:color w:val="FFFFFF" w:themeColor="background1"/>
                                  </w:rPr>
                                </w:pPr>
                                <w:r>
                                  <w:rPr>
                                    <w:color w:val="FFFFFF" w:themeColor="background1"/>
                                  </w:rPr>
                                  <w:t>Adam Stock</w:t>
                                </w:r>
                              </w:p>
                            </w:sdtContent>
                          </w:sdt>
                          <w:p w14:paraId="743A323A" w14:textId="54F4DD69" w:rsidR="00384465" w:rsidRDefault="00384465"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384465" w:rsidRDefault="00384465"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bookmarkStart w:id="0" w:name="_GoBack"/>
          <w:bookmarkEnd w:id="0"/>
        </w:p>
        <w:p w14:paraId="7260D964" w14:textId="03AD5F1B" w:rsidR="00F469B2" w:rsidRDefault="00903D36">
          <w:pPr>
            <w:pStyle w:val="TOC1"/>
            <w:tabs>
              <w:tab w:val="right" w:leader="dot" w:pos="9350"/>
            </w:tabs>
            <w:rPr>
              <w:rFonts w:eastAsiaTheme="minorEastAsia"/>
              <w:noProof/>
              <w:lang w:val="en-GB" w:eastAsia="en-GB"/>
            </w:rPr>
          </w:pPr>
          <w:r>
            <w:rPr>
              <w:b/>
              <w:bCs/>
              <w:noProof/>
            </w:rPr>
            <w:fldChar w:fldCharType="begin"/>
          </w:r>
          <w:r>
            <w:rPr>
              <w:b/>
              <w:bCs/>
              <w:noProof/>
            </w:rPr>
            <w:instrText xml:space="preserve"> TOC \o "1-3" \h \z \u </w:instrText>
          </w:r>
          <w:r>
            <w:rPr>
              <w:b/>
              <w:bCs/>
              <w:noProof/>
            </w:rPr>
            <w:fldChar w:fldCharType="separate"/>
          </w:r>
          <w:hyperlink w:anchor="_Toc38393941" w:history="1">
            <w:r w:rsidR="00F469B2" w:rsidRPr="0071357C">
              <w:rPr>
                <w:rStyle w:val="Hyperlink"/>
                <w:noProof/>
              </w:rPr>
              <w:t>Abstract</w:t>
            </w:r>
            <w:r w:rsidR="00F469B2">
              <w:rPr>
                <w:noProof/>
                <w:webHidden/>
              </w:rPr>
              <w:tab/>
            </w:r>
            <w:r w:rsidR="00F469B2">
              <w:rPr>
                <w:noProof/>
                <w:webHidden/>
              </w:rPr>
              <w:fldChar w:fldCharType="begin"/>
            </w:r>
            <w:r w:rsidR="00F469B2">
              <w:rPr>
                <w:noProof/>
                <w:webHidden/>
              </w:rPr>
              <w:instrText xml:space="preserve"> PAGEREF _Toc38393941 \h </w:instrText>
            </w:r>
            <w:r w:rsidR="00F469B2">
              <w:rPr>
                <w:noProof/>
                <w:webHidden/>
              </w:rPr>
            </w:r>
            <w:r w:rsidR="00F469B2">
              <w:rPr>
                <w:noProof/>
                <w:webHidden/>
              </w:rPr>
              <w:fldChar w:fldCharType="separate"/>
            </w:r>
            <w:r w:rsidR="00F469B2">
              <w:rPr>
                <w:noProof/>
                <w:webHidden/>
              </w:rPr>
              <w:t>3</w:t>
            </w:r>
            <w:r w:rsidR="00F469B2">
              <w:rPr>
                <w:noProof/>
                <w:webHidden/>
              </w:rPr>
              <w:fldChar w:fldCharType="end"/>
            </w:r>
          </w:hyperlink>
        </w:p>
        <w:p w14:paraId="0880D4AE" w14:textId="38AE4D6A" w:rsidR="00F469B2" w:rsidRDefault="00F469B2">
          <w:pPr>
            <w:pStyle w:val="TOC1"/>
            <w:tabs>
              <w:tab w:val="right" w:leader="dot" w:pos="9350"/>
            </w:tabs>
            <w:rPr>
              <w:rFonts w:eastAsiaTheme="minorEastAsia"/>
              <w:noProof/>
              <w:lang w:val="en-GB" w:eastAsia="en-GB"/>
            </w:rPr>
          </w:pPr>
          <w:hyperlink w:anchor="_Toc38393942" w:history="1">
            <w:r w:rsidRPr="0071357C">
              <w:rPr>
                <w:rStyle w:val="Hyperlink"/>
                <w:noProof/>
              </w:rPr>
              <w:t>Acknowledgements</w:t>
            </w:r>
            <w:r>
              <w:rPr>
                <w:noProof/>
                <w:webHidden/>
              </w:rPr>
              <w:tab/>
            </w:r>
            <w:r>
              <w:rPr>
                <w:noProof/>
                <w:webHidden/>
              </w:rPr>
              <w:fldChar w:fldCharType="begin"/>
            </w:r>
            <w:r>
              <w:rPr>
                <w:noProof/>
                <w:webHidden/>
              </w:rPr>
              <w:instrText xml:space="preserve"> PAGEREF _Toc38393942 \h </w:instrText>
            </w:r>
            <w:r>
              <w:rPr>
                <w:noProof/>
                <w:webHidden/>
              </w:rPr>
            </w:r>
            <w:r>
              <w:rPr>
                <w:noProof/>
                <w:webHidden/>
              </w:rPr>
              <w:fldChar w:fldCharType="separate"/>
            </w:r>
            <w:r>
              <w:rPr>
                <w:noProof/>
                <w:webHidden/>
              </w:rPr>
              <w:t>3</w:t>
            </w:r>
            <w:r>
              <w:rPr>
                <w:noProof/>
                <w:webHidden/>
              </w:rPr>
              <w:fldChar w:fldCharType="end"/>
            </w:r>
          </w:hyperlink>
        </w:p>
        <w:p w14:paraId="516BDAB8" w14:textId="5D8F7426" w:rsidR="00F469B2" w:rsidRDefault="00F469B2">
          <w:pPr>
            <w:pStyle w:val="TOC1"/>
            <w:tabs>
              <w:tab w:val="right" w:leader="dot" w:pos="9350"/>
            </w:tabs>
            <w:rPr>
              <w:rFonts w:eastAsiaTheme="minorEastAsia"/>
              <w:noProof/>
              <w:lang w:val="en-GB" w:eastAsia="en-GB"/>
            </w:rPr>
          </w:pPr>
          <w:hyperlink w:anchor="_Toc38393943" w:history="1">
            <w:r w:rsidRPr="0071357C">
              <w:rPr>
                <w:rStyle w:val="Hyperlink"/>
                <w:noProof/>
              </w:rPr>
              <w:t>Introduction</w:t>
            </w:r>
            <w:r>
              <w:rPr>
                <w:noProof/>
                <w:webHidden/>
              </w:rPr>
              <w:tab/>
            </w:r>
            <w:r>
              <w:rPr>
                <w:noProof/>
                <w:webHidden/>
              </w:rPr>
              <w:fldChar w:fldCharType="begin"/>
            </w:r>
            <w:r>
              <w:rPr>
                <w:noProof/>
                <w:webHidden/>
              </w:rPr>
              <w:instrText xml:space="preserve"> PAGEREF _Toc38393943 \h </w:instrText>
            </w:r>
            <w:r>
              <w:rPr>
                <w:noProof/>
                <w:webHidden/>
              </w:rPr>
            </w:r>
            <w:r>
              <w:rPr>
                <w:noProof/>
                <w:webHidden/>
              </w:rPr>
              <w:fldChar w:fldCharType="separate"/>
            </w:r>
            <w:r>
              <w:rPr>
                <w:noProof/>
                <w:webHidden/>
              </w:rPr>
              <w:t>3</w:t>
            </w:r>
            <w:r>
              <w:rPr>
                <w:noProof/>
                <w:webHidden/>
              </w:rPr>
              <w:fldChar w:fldCharType="end"/>
            </w:r>
          </w:hyperlink>
        </w:p>
        <w:p w14:paraId="31B2B7EF" w14:textId="75DCD66B" w:rsidR="00F469B2" w:rsidRDefault="00F469B2">
          <w:pPr>
            <w:pStyle w:val="TOC2"/>
            <w:tabs>
              <w:tab w:val="right" w:leader="dot" w:pos="9350"/>
            </w:tabs>
            <w:rPr>
              <w:rFonts w:eastAsiaTheme="minorEastAsia"/>
              <w:noProof/>
              <w:lang w:val="en-GB" w:eastAsia="en-GB"/>
            </w:rPr>
          </w:pPr>
          <w:hyperlink w:anchor="_Toc38393944" w:history="1">
            <w:r w:rsidRPr="0071357C">
              <w:rPr>
                <w:rStyle w:val="Hyperlink"/>
                <w:noProof/>
              </w:rPr>
              <w:t>Background</w:t>
            </w:r>
            <w:r>
              <w:rPr>
                <w:noProof/>
                <w:webHidden/>
              </w:rPr>
              <w:tab/>
            </w:r>
            <w:r>
              <w:rPr>
                <w:noProof/>
                <w:webHidden/>
              </w:rPr>
              <w:fldChar w:fldCharType="begin"/>
            </w:r>
            <w:r>
              <w:rPr>
                <w:noProof/>
                <w:webHidden/>
              </w:rPr>
              <w:instrText xml:space="preserve"> PAGEREF _Toc38393944 \h </w:instrText>
            </w:r>
            <w:r>
              <w:rPr>
                <w:noProof/>
                <w:webHidden/>
              </w:rPr>
            </w:r>
            <w:r>
              <w:rPr>
                <w:noProof/>
                <w:webHidden/>
              </w:rPr>
              <w:fldChar w:fldCharType="separate"/>
            </w:r>
            <w:r>
              <w:rPr>
                <w:noProof/>
                <w:webHidden/>
              </w:rPr>
              <w:t>3</w:t>
            </w:r>
            <w:r>
              <w:rPr>
                <w:noProof/>
                <w:webHidden/>
              </w:rPr>
              <w:fldChar w:fldCharType="end"/>
            </w:r>
          </w:hyperlink>
        </w:p>
        <w:p w14:paraId="304725AA" w14:textId="0AD4956D" w:rsidR="00F469B2" w:rsidRDefault="00F469B2">
          <w:pPr>
            <w:pStyle w:val="TOC2"/>
            <w:tabs>
              <w:tab w:val="right" w:leader="dot" w:pos="9350"/>
            </w:tabs>
            <w:rPr>
              <w:rFonts w:eastAsiaTheme="minorEastAsia"/>
              <w:noProof/>
              <w:lang w:val="en-GB" w:eastAsia="en-GB"/>
            </w:rPr>
          </w:pPr>
          <w:hyperlink w:anchor="_Toc38393945" w:history="1">
            <w:r w:rsidRPr="0071357C">
              <w:rPr>
                <w:rStyle w:val="Hyperlink"/>
                <w:noProof/>
              </w:rPr>
              <w:t>Direction</w:t>
            </w:r>
            <w:r>
              <w:rPr>
                <w:noProof/>
                <w:webHidden/>
              </w:rPr>
              <w:tab/>
            </w:r>
            <w:r>
              <w:rPr>
                <w:noProof/>
                <w:webHidden/>
              </w:rPr>
              <w:fldChar w:fldCharType="begin"/>
            </w:r>
            <w:r>
              <w:rPr>
                <w:noProof/>
                <w:webHidden/>
              </w:rPr>
              <w:instrText xml:space="preserve"> PAGEREF _Toc38393945 \h </w:instrText>
            </w:r>
            <w:r>
              <w:rPr>
                <w:noProof/>
                <w:webHidden/>
              </w:rPr>
            </w:r>
            <w:r>
              <w:rPr>
                <w:noProof/>
                <w:webHidden/>
              </w:rPr>
              <w:fldChar w:fldCharType="separate"/>
            </w:r>
            <w:r>
              <w:rPr>
                <w:noProof/>
                <w:webHidden/>
              </w:rPr>
              <w:t>3</w:t>
            </w:r>
            <w:r>
              <w:rPr>
                <w:noProof/>
                <w:webHidden/>
              </w:rPr>
              <w:fldChar w:fldCharType="end"/>
            </w:r>
          </w:hyperlink>
        </w:p>
        <w:p w14:paraId="347CBC6E" w14:textId="10BF54B3" w:rsidR="00F469B2" w:rsidRDefault="00F469B2">
          <w:pPr>
            <w:pStyle w:val="TOC2"/>
            <w:tabs>
              <w:tab w:val="right" w:leader="dot" w:pos="9350"/>
            </w:tabs>
            <w:rPr>
              <w:rFonts w:eastAsiaTheme="minorEastAsia"/>
              <w:noProof/>
              <w:lang w:val="en-GB" w:eastAsia="en-GB"/>
            </w:rPr>
          </w:pPr>
          <w:hyperlink w:anchor="_Toc38393946" w:history="1">
            <w:r w:rsidRPr="0071357C">
              <w:rPr>
                <w:rStyle w:val="Hyperlink"/>
                <w:noProof/>
              </w:rPr>
              <w:t>Intended audience</w:t>
            </w:r>
            <w:r>
              <w:rPr>
                <w:noProof/>
                <w:webHidden/>
              </w:rPr>
              <w:tab/>
            </w:r>
            <w:r>
              <w:rPr>
                <w:noProof/>
                <w:webHidden/>
              </w:rPr>
              <w:fldChar w:fldCharType="begin"/>
            </w:r>
            <w:r>
              <w:rPr>
                <w:noProof/>
                <w:webHidden/>
              </w:rPr>
              <w:instrText xml:space="preserve"> PAGEREF _Toc38393946 \h </w:instrText>
            </w:r>
            <w:r>
              <w:rPr>
                <w:noProof/>
                <w:webHidden/>
              </w:rPr>
            </w:r>
            <w:r>
              <w:rPr>
                <w:noProof/>
                <w:webHidden/>
              </w:rPr>
              <w:fldChar w:fldCharType="separate"/>
            </w:r>
            <w:r>
              <w:rPr>
                <w:noProof/>
                <w:webHidden/>
              </w:rPr>
              <w:t>3</w:t>
            </w:r>
            <w:r>
              <w:rPr>
                <w:noProof/>
                <w:webHidden/>
              </w:rPr>
              <w:fldChar w:fldCharType="end"/>
            </w:r>
          </w:hyperlink>
        </w:p>
        <w:p w14:paraId="3055A15A" w14:textId="4F9129FD" w:rsidR="00F469B2" w:rsidRDefault="00F469B2">
          <w:pPr>
            <w:pStyle w:val="TOC2"/>
            <w:tabs>
              <w:tab w:val="right" w:leader="dot" w:pos="9350"/>
            </w:tabs>
            <w:rPr>
              <w:rFonts w:eastAsiaTheme="minorEastAsia"/>
              <w:noProof/>
              <w:lang w:val="en-GB" w:eastAsia="en-GB"/>
            </w:rPr>
          </w:pPr>
          <w:hyperlink w:anchor="_Toc38393947" w:history="1">
            <w:r w:rsidRPr="0071357C">
              <w:rPr>
                <w:rStyle w:val="Hyperlink"/>
                <w:noProof/>
              </w:rPr>
              <w:t>Objectives</w:t>
            </w:r>
            <w:r>
              <w:rPr>
                <w:noProof/>
                <w:webHidden/>
              </w:rPr>
              <w:tab/>
            </w:r>
            <w:r>
              <w:rPr>
                <w:noProof/>
                <w:webHidden/>
              </w:rPr>
              <w:fldChar w:fldCharType="begin"/>
            </w:r>
            <w:r>
              <w:rPr>
                <w:noProof/>
                <w:webHidden/>
              </w:rPr>
              <w:instrText xml:space="preserve"> PAGEREF _Toc38393947 \h </w:instrText>
            </w:r>
            <w:r>
              <w:rPr>
                <w:noProof/>
                <w:webHidden/>
              </w:rPr>
            </w:r>
            <w:r>
              <w:rPr>
                <w:noProof/>
                <w:webHidden/>
              </w:rPr>
              <w:fldChar w:fldCharType="separate"/>
            </w:r>
            <w:r>
              <w:rPr>
                <w:noProof/>
                <w:webHidden/>
              </w:rPr>
              <w:t>4</w:t>
            </w:r>
            <w:r>
              <w:rPr>
                <w:noProof/>
                <w:webHidden/>
              </w:rPr>
              <w:fldChar w:fldCharType="end"/>
            </w:r>
          </w:hyperlink>
        </w:p>
        <w:p w14:paraId="601BC7EB" w14:textId="5E3B8C48" w:rsidR="00F469B2" w:rsidRDefault="00F469B2">
          <w:pPr>
            <w:pStyle w:val="TOC1"/>
            <w:tabs>
              <w:tab w:val="right" w:leader="dot" w:pos="9350"/>
            </w:tabs>
            <w:rPr>
              <w:rFonts w:eastAsiaTheme="minorEastAsia"/>
              <w:noProof/>
              <w:lang w:val="en-GB" w:eastAsia="en-GB"/>
            </w:rPr>
          </w:pPr>
          <w:hyperlink w:anchor="_Toc38393948" w:history="1">
            <w:r w:rsidRPr="0071357C">
              <w:rPr>
                <w:rStyle w:val="Hyperlink"/>
                <w:noProof/>
              </w:rPr>
              <w:t>Research</w:t>
            </w:r>
            <w:r>
              <w:rPr>
                <w:noProof/>
                <w:webHidden/>
              </w:rPr>
              <w:tab/>
            </w:r>
            <w:r>
              <w:rPr>
                <w:noProof/>
                <w:webHidden/>
              </w:rPr>
              <w:fldChar w:fldCharType="begin"/>
            </w:r>
            <w:r>
              <w:rPr>
                <w:noProof/>
                <w:webHidden/>
              </w:rPr>
              <w:instrText xml:space="preserve"> PAGEREF _Toc38393948 \h </w:instrText>
            </w:r>
            <w:r>
              <w:rPr>
                <w:noProof/>
                <w:webHidden/>
              </w:rPr>
            </w:r>
            <w:r>
              <w:rPr>
                <w:noProof/>
                <w:webHidden/>
              </w:rPr>
              <w:fldChar w:fldCharType="separate"/>
            </w:r>
            <w:r>
              <w:rPr>
                <w:noProof/>
                <w:webHidden/>
              </w:rPr>
              <w:t>4</w:t>
            </w:r>
            <w:r>
              <w:rPr>
                <w:noProof/>
                <w:webHidden/>
              </w:rPr>
              <w:fldChar w:fldCharType="end"/>
            </w:r>
          </w:hyperlink>
        </w:p>
        <w:p w14:paraId="24D1747D" w14:textId="61D18BC5" w:rsidR="00F469B2" w:rsidRDefault="00F469B2">
          <w:pPr>
            <w:pStyle w:val="TOC2"/>
            <w:tabs>
              <w:tab w:val="right" w:leader="dot" w:pos="9350"/>
            </w:tabs>
            <w:rPr>
              <w:rFonts w:eastAsiaTheme="minorEastAsia"/>
              <w:noProof/>
              <w:lang w:val="en-GB" w:eastAsia="en-GB"/>
            </w:rPr>
          </w:pPr>
          <w:hyperlink w:anchor="_Toc38393949" w:history="1">
            <w:r w:rsidRPr="0071357C">
              <w:rPr>
                <w:rStyle w:val="Hyperlink"/>
                <w:noProof/>
              </w:rPr>
              <w:t>Haptic feedback</w:t>
            </w:r>
            <w:r>
              <w:rPr>
                <w:noProof/>
                <w:webHidden/>
              </w:rPr>
              <w:tab/>
            </w:r>
            <w:r>
              <w:rPr>
                <w:noProof/>
                <w:webHidden/>
              </w:rPr>
              <w:fldChar w:fldCharType="begin"/>
            </w:r>
            <w:r>
              <w:rPr>
                <w:noProof/>
                <w:webHidden/>
              </w:rPr>
              <w:instrText xml:space="preserve"> PAGEREF _Toc38393949 \h </w:instrText>
            </w:r>
            <w:r>
              <w:rPr>
                <w:noProof/>
                <w:webHidden/>
              </w:rPr>
            </w:r>
            <w:r>
              <w:rPr>
                <w:noProof/>
                <w:webHidden/>
              </w:rPr>
              <w:fldChar w:fldCharType="separate"/>
            </w:r>
            <w:r>
              <w:rPr>
                <w:noProof/>
                <w:webHidden/>
              </w:rPr>
              <w:t>4</w:t>
            </w:r>
            <w:r>
              <w:rPr>
                <w:noProof/>
                <w:webHidden/>
              </w:rPr>
              <w:fldChar w:fldCharType="end"/>
            </w:r>
          </w:hyperlink>
        </w:p>
        <w:p w14:paraId="126EAB64" w14:textId="691CCE90" w:rsidR="00F469B2" w:rsidRDefault="00F469B2">
          <w:pPr>
            <w:pStyle w:val="TOC2"/>
            <w:tabs>
              <w:tab w:val="right" w:leader="dot" w:pos="9350"/>
            </w:tabs>
            <w:rPr>
              <w:rFonts w:eastAsiaTheme="minorEastAsia"/>
              <w:noProof/>
              <w:lang w:val="en-GB" w:eastAsia="en-GB"/>
            </w:rPr>
          </w:pPr>
          <w:hyperlink w:anchor="_Toc38393950" w:history="1">
            <w:r w:rsidRPr="0071357C">
              <w:rPr>
                <w:rStyle w:val="Hyperlink"/>
                <w:noProof/>
              </w:rPr>
              <w:t>Does it exist?</w:t>
            </w:r>
            <w:r>
              <w:rPr>
                <w:noProof/>
                <w:webHidden/>
              </w:rPr>
              <w:tab/>
            </w:r>
            <w:r>
              <w:rPr>
                <w:noProof/>
                <w:webHidden/>
              </w:rPr>
              <w:fldChar w:fldCharType="begin"/>
            </w:r>
            <w:r>
              <w:rPr>
                <w:noProof/>
                <w:webHidden/>
              </w:rPr>
              <w:instrText xml:space="preserve"> PAGEREF _Toc38393950 \h </w:instrText>
            </w:r>
            <w:r>
              <w:rPr>
                <w:noProof/>
                <w:webHidden/>
              </w:rPr>
            </w:r>
            <w:r>
              <w:rPr>
                <w:noProof/>
                <w:webHidden/>
              </w:rPr>
              <w:fldChar w:fldCharType="separate"/>
            </w:r>
            <w:r>
              <w:rPr>
                <w:noProof/>
                <w:webHidden/>
              </w:rPr>
              <w:t>5</w:t>
            </w:r>
            <w:r>
              <w:rPr>
                <w:noProof/>
                <w:webHidden/>
              </w:rPr>
              <w:fldChar w:fldCharType="end"/>
            </w:r>
          </w:hyperlink>
        </w:p>
        <w:p w14:paraId="3AB1D5D9" w14:textId="7946BDF0" w:rsidR="00F469B2" w:rsidRDefault="00F469B2">
          <w:pPr>
            <w:pStyle w:val="TOC3"/>
            <w:tabs>
              <w:tab w:val="right" w:leader="dot" w:pos="9350"/>
            </w:tabs>
            <w:rPr>
              <w:rFonts w:eastAsiaTheme="minorEastAsia"/>
              <w:noProof/>
              <w:lang w:val="en-GB" w:eastAsia="en-GB"/>
            </w:rPr>
          </w:pPr>
          <w:hyperlink w:anchor="_Toc38393951" w:history="1">
            <w:r w:rsidRPr="0071357C">
              <w:rPr>
                <w:rStyle w:val="Hyperlink"/>
                <w:noProof/>
              </w:rPr>
              <w:t>Hey Bracelet</w:t>
            </w:r>
            <w:r>
              <w:rPr>
                <w:noProof/>
                <w:webHidden/>
              </w:rPr>
              <w:tab/>
            </w:r>
            <w:r>
              <w:rPr>
                <w:noProof/>
                <w:webHidden/>
              </w:rPr>
              <w:fldChar w:fldCharType="begin"/>
            </w:r>
            <w:r>
              <w:rPr>
                <w:noProof/>
                <w:webHidden/>
              </w:rPr>
              <w:instrText xml:space="preserve"> PAGEREF _Toc38393951 \h </w:instrText>
            </w:r>
            <w:r>
              <w:rPr>
                <w:noProof/>
                <w:webHidden/>
              </w:rPr>
            </w:r>
            <w:r>
              <w:rPr>
                <w:noProof/>
                <w:webHidden/>
              </w:rPr>
              <w:fldChar w:fldCharType="separate"/>
            </w:r>
            <w:r>
              <w:rPr>
                <w:noProof/>
                <w:webHidden/>
              </w:rPr>
              <w:t>5</w:t>
            </w:r>
            <w:r>
              <w:rPr>
                <w:noProof/>
                <w:webHidden/>
              </w:rPr>
              <w:fldChar w:fldCharType="end"/>
            </w:r>
          </w:hyperlink>
        </w:p>
        <w:p w14:paraId="5365BA5A" w14:textId="793D896F" w:rsidR="00F469B2" w:rsidRDefault="00F469B2">
          <w:pPr>
            <w:pStyle w:val="TOC3"/>
            <w:tabs>
              <w:tab w:val="right" w:leader="dot" w:pos="9350"/>
            </w:tabs>
            <w:rPr>
              <w:rFonts w:eastAsiaTheme="minorEastAsia"/>
              <w:noProof/>
              <w:lang w:val="en-GB" w:eastAsia="en-GB"/>
            </w:rPr>
          </w:pPr>
          <w:hyperlink w:anchor="_Toc38393952" w:history="1">
            <w:r w:rsidRPr="0071357C">
              <w:rPr>
                <w:rStyle w:val="Hyperlink"/>
                <w:noProof/>
              </w:rPr>
              <w:t>Sony Wena</w:t>
            </w:r>
            <w:r>
              <w:rPr>
                <w:noProof/>
                <w:webHidden/>
              </w:rPr>
              <w:tab/>
            </w:r>
            <w:r>
              <w:rPr>
                <w:noProof/>
                <w:webHidden/>
              </w:rPr>
              <w:fldChar w:fldCharType="begin"/>
            </w:r>
            <w:r>
              <w:rPr>
                <w:noProof/>
                <w:webHidden/>
              </w:rPr>
              <w:instrText xml:space="preserve"> PAGEREF _Toc38393952 \h </w:instrText>
            </w:r>
            <w:r>
              <w:rPr>
                <w:noProof/>
                <w:webHidden/>
              </w:rPr>
            </w:r>
            <w:r>
              <w:rPr>
                <w:noProof/>
                <w:webHidden/>
              </w:rPr>
              <w:fldChar w:fldCharType="separate"/>
            </w:r>
            <w:r>
              <w:rPr>
                <w:noProof/>
                <w:webHidden/>
              </w:rPr>
              <w:t>7</w:t>
            </w:r>
            <w:r>
              <w:rPr>
                <w:noProof/>
                <w:webHidden/>
              </w:rPr>
              <w:fldChar w:fldCharType="end"/>
            </w:r>
          </w:hyperlink>
        </w:p>
        <w:p w14:paraId="00AAE458" w14:textId="388FA939" w:rsidR="00F469B2" w:rsidRDefault="00F469B2">
          <w:pPr>
            <w:pStyle w:val="TOC3"/>
            <w:tabs>
              <w:tab w:val="right" w:leader="dot" w:pos="9350"/>
            </w:tabs>
            <w:rPr>
              <w:rFonts w:eastAsiaTheme="minorEastAsia"/>
              <w:noProof/>
              <w:lang w:val="en-GB" w:eastAsia="en-GB"/>
            </w:rPr>
          </w:pPr>
          <w:hyperlink w:anchor="_Toc38393953" w:history="1">
            <w:r w:rsidRPr="0071357C">
              <w:rPr>
                <w:rStyle w:val="Hyperlink"/>
                <w:noProof/>
              </w:rPr>
              <w:t>Generic low-cost smartwatch</w:t>
            </w:r>
            <w:r>
              <w:rPr>
                <w:noProof/>
                <w:webHidden/>
              </w:rPr>
              <w:tab/>
            </w:r>
            <w:r>
              <w:rPr>
                <w:noProof/>
                <w:webHidden/>
              </w:rPr>
              <w:fldChar w:fldCharType="begin"/>
            </w:r>
            <w:r>
              <w:rPr>
                <w:noProof/>
                <w:webHidden/>
              </w:rPr>
              <w:instrText xml:space="preserve"> PAGEREF _Toc38393953 \h </w:instrText>
            </w:r>
            <w:r>
              <w:rPr>
                <w:noProof/>
                <w:webHidden/>
              </w:rPr>
            </w:r>
            <w:r>
              <w:rPr>
                <w:noProof/>
                <w:webHidden/>
              </w:rPr>
              <w:fldChar w:fldCharType="separate"/>
            </w:r>
            <w:r>
              <w:rPr>
                <w:noProof/>
                <w:webHidden/>
              </w:rPr>
              <w:t>7</w:t>
            </w:r>
            <w:r>
              <w:rPr>
                <w:noProof/>
                <w:webHidden/>
              </w:rPr>
              <w:fldChar w:fldCharType="end"/>
            </w:r>
          </w:hyperlink>
        </w:p>
        <w:p w14:paraId="3706A8AF" w14:textId="26351944" w:rsidR="00F469B2" w:rsidRDefault="00F469B2">
          <w:pPr>
            <w:pStyle w:val="TOC3"/>
            <w:tabs>
              <w:tab w:val="right" w:leader="dot" w:pos="9350"/>
            </w:tabs>
            <w:rPr>
              <w:rFonts w:eastAsiaTheme="minorEastAsia"/>
              <w:noProof/>
              <w:lang w:val="en-GB" w:eastAsia="en-GB"/>
            </w:rPr>
          </w:pPr>
          <w:hyperlink w:anchor="_Toc38393954" w:history="1">
            <w:r w:rsidRPr="0071357C">
              <w:rPr>
                <w:rStyle w:val="Hyperlink"/>
                <w:noProof/>
              </w:rPr>
              <w:t>Comparison</w:t>
            </w:r>
            <w:r>
              <w:rPr>
                <w:noProof/>
                <w:webHidden/>
              </w:rPr>
              <w:tab/>
            </w:r>
            <w:r>
              <w:rPr>
                <w:noProof/>
                <w:webHidden/>
              </w:rPr>
              <w:fldChar w:fldCharType="begin"/>
            </w:r>
            <w:r>
              <w:rPr>
                <w:noProof/>
                <w:webHidden/>
              </w:rPr>
              <w:instrText xml:space="preserve"> PAGEREF _Toc38393954 \h </w:instrText>
            </w:r>
            <w:r>
              <w:rPr>
                <w:noProof/>
                <w:webHidden/>
              </w:rPr>
            </w:r>
            <w:r>
              <w:rPr>
                <w:noProof/>
                <w:webHidden/>
              </w:rPr>
              <w:fldChar w:fldCharType="separate"/>
            </w:r>
            <w:r>
              <w:rPr>
                <w:noProof/>
                <w:webHidden/>
              </w:rPr>
              <w:t>8</w:t>
            </w:r>
            <w:r>
              <w:rPr>
                <w:noProof/>
                <w:webHidden/>
              </w:rPr>
              <w:fldChar w:fldCharType="end"/>
            </w:r>
          </w:hyperlink>
        </w:p>
        <w:p w14:paraId="15821B91" w14:textId="57ECFEEF" w:rsidR="00F469B2" w:rsidRDefault="00F469B2">
          <w:pPr>
            <w:pStyle w:val="TOC2"/>
            <w:tabs>
              <w:tab w:val="right" w:leader="dot" w:pos="9350"/>
            </w:tabs>
            <w:rPr>
              <w:rFonts w:eastAsiaTheme="minorEastAsia"/>
              <w:noProof/>
              <w:lang w:val="en-GB" w:eastAsia="en-GB"/>
            </w:rPr>
          </w:pPr>
          <w:hyperlink w:anchor="_Toc38393955" w:history="1">
            <w:r w:rsidRPr="0071357C">
              <w:rPr>
                <w:rStyle w:val="Hyperlink"/>
                <w:noProof/>
              </w:rPr>
              <w:t>Energy harvesting</w:t>
            </w:r>
            <w:r>
              <w:rPr>
                <w:noProof/>
                <w:webHidden/>
              </w:rPr>
              <w:tab/>
            </w:r>
            <w:r>
              <w:rPr>
                <w:noProof/>
                <w:webHidden/>
              </w:rPr>
              <w:fldChar w:fldCharType="begin"/>
            </w:r>
            <w:r>
              <w:rPr>
                <w:noProof/>
                <w:webHidden/>
              </w:rPr>
              <w:instrText xml:space="preserve"> PAGEREF _Toc38393955 \h </w:instrText>
            </w:r>
            <w:r>
              <w:rPr>
                <w:noProof/>
                <w:webHidden/>
              </w:rPr>
            </w:r>
            <w:r>
              <w:rPr>
                <w:noProof/>
                <w:webHidden/>
              </w:rPr>
              <w:fldChar w:fldCharType="separate"/>
            </w:r>
            <w:r>
              <w:rPr>
                <w:noProof/>
                <w:webHidden/>
              </w:rPr>
              <w:t>9</w:t>
            </w:r>
            <w:r>
              <w:rPr>
                <w:noProof/>
                <w:webHidden/>
              </w:rPr>
              <w:fldChar w:fldCharType="end"/>
            </w:r>
          </w:hyperlink>
        </w:p>
        <w:p w14:paraId="3B684E63" w14:textId="0E385422" w:rsidR="00F469B2" w:rsidRDefault="00F469B2">
          <w:pPr>
            <w:pStyle w:val="TOC3"/>
            <w:tabs>
              <w:tab w:val="right" w:leader="dot" w:pos="9350"/>
            </w:tabs>
            <w:rPr>
              <w:rFonts w:eastAsiaTheme="minorEastAsia"/>
              <w:noProof/>
              <w:lang w:val="en-GB" w:eastAsia="en-GB"/>
            </w:rPr>
          </w:pPr>
          <w:hyperlink w:anchor="_Toc38393956" w:history="1">
            <w:r w:rsidRPr="0071357C">
              <w:rPr>
                <w:rStyle w:val="Hyperlink"/>
                <w:noProof/>
              </w:rPr>
              <w:t>Mechanical harvesting and automatic watches</w:t>
            </w:r>
            <w:r>
              <w:rPr>
                <w:noProof/>
                <w:webHidden/>
              </w:rPr>
              <w:tab/>
            </w:r>
            <w:r>
              <w:rPr>
                <w:noProof/>
                <w:webHidden/>
              </w:rPr>
              <w:fldChar w:fldCharType="begin"/>
            </w:r>
            <w:r>
              <w:rPr>
                <w:noProof/>
                <w:webHidden/>
              </w:rPr>
              <w:instrText xml:space="preserve"> PAGEREF _Toc38393956 \h </w:instrText>
            </w:r>
            <w:r>
              <w:rPr>
                <w:noProof/>
                <w:webHidden/>
              </w:rPr>
            </w:r>
            <w:r>
              <w:rPr>
                <w:noProof/>
                <w:webHidden/>
              </w:rPr>
              <w:fldChar w:fldCharType="separate"/>
            </w:r>
            <w:r>
              <w:rPr>
                <w:noProof/>
                <w:webHidden/>
              </w:rPr>
              <w:t>9</w:t>
            </w:r>
            <w:r>
              <w:rPr>
                <w:noProof/>
                <w:webHidden/>
              </w:rPr>
              <w:fldChar w:fldCharType="end"/>
            </w:r>
          </w:hyperlink>
        </w:p>
        <w:p w14:paraId="2B93F519" w14:textId="63C733BD" w:rsidR="00F469B2" w:rsidRDefault="00F469B2">
          <w:pPr>
            <w:pStyle w:val="TOC3"/>
            <w:tabs>
              <w:tab w:val="right" w:leader="dot" w:pos="9350"/>
            </w:tabs>
            <w:rPr>
              <w:rFonts w:eastAsiaTheme="minorEastAsia"/>
              <w:noProof/>
              <w:lang w:val="en-GB" w:eastAsia="en-GB"/>
            </w:rPr>
          </w:pPr>
          <w:hyperlink w:anchor="_Toc38393957" w:history="1">
            <w:r w:rsidRPr="0071357C">
              <w:rPr>
                <w:rStyle w:val="Hyperlink"/>
                <w:noProof/>
              </w:rPr>
              <w:t>Piezoelectric</w:t>
            </w:r>
            <w:r>
              <w:rPr>
                <w:noProof/>
                <w:webHidden/>
              </w:rPr>
              <w:tab/>
            </w:r>
            <w:r>
              <w:rPr>
                <w:noProof/>
                <w:webHidden/>
              </w:rPr>
              <w:fldChar w:fldCharType="begin"/>
            </w:r>
            <w:r>
              <w:rPr>
                <w:noProof/>
                <w:webHidden/>
              </w:rPr>
              <w:instrText xml:space="preserve"> PAGEREF _Toc38393957 \h </w:instrText>
            </w:r>
            <w:r>
              <w:rPr>
                <w:noProof/>
                <w:webHidden/>
              </w:rPr>
            </w:r>
            <w:r>
              <w:rPr>
                <w:noProof/>
                <w:webHidden/>
              </w:rPr>
              <w:fldChar w:fldCharType="separate"/>
            </w:r>
            <w:r>
              <w:rPr>
                <w:noProof/>
                <w:webHidden/>
              </w:rPr>
              <w:t>10</w:t>
            </w:r>
            <w:r>
              <w:rPr>
                <w:noProof/>
                <w:webHidden/>
              </w:rPr>
              <w:fldChar w:fldCharType="end"/>
            </w:r>
          </w:hyperlink>
        </w:p>
        <w:p w14:paraId="662E7E58" w14:textId="00836FFA" w:rsidR="00F469B2" w:rsidRDefault="00F469B2">
          <w:pPr>
            <w:pStyle w:val="TOC3"/>
            <w:tabs>
              <w:tab w:val="right" w:leader="dot" w:pos="9350"/>
            </w:tabs>
            <w:rPr>
              <w:rFonts w:eastAsiaTheme="minorEastAsia"/>
              <w:noProof/>
              <w:lang w:val="en-GB" w:eastAsia="en-GB"/>
            </w:rPr>
          </w:pPr>
          <w:hyperlink w:anchor="_Toc38393958" w:history="1">
            <w:r w:rsidRPr="0071357C">
              <w:rPr>
                <w:rStyle w:val="Hyperlink"/>
                <w:noProof/>
              </w:rPr>
              <w:t>Seebeck/Peltier</w:t>
            </w:r>
            <w:r>
              <w:rPr>
                <w:noProof/>
                <w:webHidden/>
              </w:rPr>
              <w:tab/>
            </w:r>
            <w:r>
              <w:rPr>
                <w:noProof/>
                <w:webHidden/>
              </w:rPr>
              <w:fldChar w:fldCharType="begin"/>
            </w:r>
            <w:r>
              <w:rPr>
                <w:noProof/>
                <w:webHidden/>
              </w:rPr>
              <w:instrText xml:space="preserve"> PAGEREF _Toc38393958 \h </w:instrText>
            </w:r>
            <w:r>
              <w:rPr>
                <w:noProof/>
                <w:webHidden/>
              </w:rPr>
            </w:r>
            <w:r>
              <w:rPr>
                <w:noProof/>
                <w:webHidden/>
              </w:rPr>
              <w:fldChar w:fldCharType="separate"/>
            </w:r>
            <w:r>
              <w:rPr>
                <w:noProof/>
                <w:webHidden/>
              </w:rPr>
              <w:t>10</w:t>
            </w:r>
            <w:r>
              <w:rPr>
                <w:noProof/>
                <w:webHidden/>
              </w:rPr>
              <w:fldChar w:fldCharType="end"/>
            </w:r>
          </w:hyperlink>
        </w:p>
        <w:p w14:paraId="20B1F400" w14:textId="789883F8" w:rsidR="00F469B2" w:rsidRDefault="00F469B2">
          <w:pPr>
            <w:pStyle w:val="TOC3"/>
            <w:tabs>
              <w:tab w:val="right" w:leader="dot" w:pos="9350"/>
            </w:tabs>
            <w:rPr>
              <w:rFonts w:eastAsiaTheme="minorEastAsia"/>
              <w:noProof/>
              <w:lang w:val="en-GB" w:eastAsia="en-GB"/>
            </w:rPr>
          </w:pPr>
          <w:hyperlink w:anchor="_Toc38393959" w:history="1">
            <w:r w:rsidRPr="0071357C">
              <w:rPr>
                <w:rStyle w:val="Hyperlink"/>
                <w:noProof/>
              </w:rPr>
              <w:t>Solar</w:t>
            </w:r>
            <w:r>
              <w:rPr>
                <w:noProof/>
                <w:webHidden/>
              </w:rPr>
              <w:tab/>
            </w:r>
            <w:r>
              <w:rPr>
                <w:noProof/>
                <w:webHidden/>
              </w:rPr>
              <w:fldChar w:fldCharType="begin"/>
            </w:r>
            <w:r>
              <w:rPr>
                <w:noProof/>
                <w:webHidden/>
              </w:rPr>
              <w:instrText xml:space="preserve"> PAGEREF _Toc38393959 \h </w:instrText>
            </w:r>
            <w:r>
              <w:rPr>
                <w:noProof/>
                <w:webHidden/>
              </w:rPr>
            </w:r>
            <w:r>
              <w:rPr>
                <w:noProof/>
                <w:webHidden/>
              </w:rPr>
              <w:fldChar w:fldCharType="separate"/>
            </w:r>
            <w:r>
              <w:rPr>
                <w:noProof/>
                <w:webHidden/>
              </w:rPr>
              <w:t>10</w:t>
            </w:r>
            <w:r>
              <w:rPr>
                <w:noProof/>
                <w:webHidden/>
              </w:rPr>
              <w:fldChar w:fldCharType="end"/>
            </w:r>
          </w:hyperlink>
        </w:p>
        <w:p w14:paraId="65EA6B68" w14:textId="48AD1CDF" w:rsidR="00F469B2" w:rsidRDefault="00F469B2">
          <w:pPr>
            <w:pStyle w:val="TOC3"/>
            <w:tabs>
              <w:tab w:val="right" w:leader="dot" w:pos="9350"/>
            </w:tabs>
            <w:rPr>
              <w:rFonts w:eastAsiaTheme="minorEastAsia"/>
              <w:noProof/>
              <w:lang w:val="en-GB" w:eastAsia="en-GB"/>
            </w:rPr>
          </w:pPr>
          <w:hyperlink w:anchor="_Toc38393960" w:history="1">
            <w:r w:rsidRPr="0071357C">
              <w:rPr>
                <w:rStyle w:val="Hyperlink"/>
                <w:noProof/>
              </w:rPr>
              <w:t>Conclusion</w:t>
            </w:r>
            <w:r>
              <w:rPr>
                <w:noProof/>
                <w:webHidden/>
              </w:rPr>
              <w:tab/>
            </w:r>
            <w:r>
              <w:rPr>
                <w:noProof/>
                <w:webHidden/>
              </w:rPr>
              <w:fldChar w:fldCharType="begin"/>
            </w:r>
            <w:r>
              <w:rPr>
                <w:noProof/>
                <w:webHidden/>
              </w:rPr>
              <w:instrText xml:space="preserve"> PAGEREF _Toc38393960 \h </w:instrText>
            </w:r>
            <w:r>
              <w:rPr>
                <w:noProof/>
                <w:webHidden/>
              </w:rPr>
            </w:r>
            <w:r>
              <w:rPr>
                <w:noProof/>
                <w:webHidden/>
              </w:rPr>
              <w:fldChar w:fldCharType="separate"/>
            </w:r>
            <w:r>
              <w:rPr>
                <w:noProof/>
                <w:webHidden/>
              </w:rPr>
              <w:t>11</w:t>
            </w:r>
            <w:r>
              <w:rPr>
                <w:noProof/>
                <w:webHidden/>
              </w:rPr>
              <w:fldChar w:fldCharType="end"/>
            </w:r>
          </w:hyperlink>
        </w:p>
        <w:p w14:paraId="6D275297" w14:textId="167A53CA" w:rsidR="00F469B2" w:rsidRDefault="00F469B2">
          <w:pPr>
            <w:pStyle w:val="TOC1"/>
            <w:tabs>
              <w:tab w:val="right" w:leader="dot" w:pos="9350"/>
            </w:tabs>
            <w:rPr>
              <w:rFonts w:eastAsiaTheme="minorEastAsia"/>
              <w:noProof/>
              <w:lang w:val="en-GB" w:eastAsia="en-GB"/>
            </w:rPr>
          </w:pPr>
          <w:hyperlink w:anchor="_Toc38393961" w:history="1">
            <w:r w:rsidRPr="0071357C">
              <w:rPr>
                <w:rStyle w:val="Hyperlink"/>
                <w:noProof/>
              </w:rPr>
              <w:t>Requirements</w:t>
            </w:r>
            <w:r>
              <w:rPr>
                <w:noProof/>
                <w:webHidden/>
              </w:rPr>
              <w:tab/>
            </w:r>
            <w:r>
              <w:rPr>
                <w:noProof/>
                <w:webHidden/>
              </w:rPr>
              <w:fldChar w:fldCharType="begin"/>
            </w:r>
            <w:r>
              <w:rPr>
                <w:noProof/>
                <w:webHidden/>
              </w:rPr>
              <w:instrText xml:space="preserve"> PAGEREF _Toc38393961 \h </w:instrText>
            </w:r>
            <w:r>
              <w:rPr>
                <w:noProof/>
                <w:webHidden/>
              </w:rPr>
            </w:r>
            <w:r>
              <w:rPr>
                <w:noProof/>
                <w:webHidden/>
              </w:rPr>
              <w:fldChar w:fldCharType="separate"/>
            </w:r>
            <w:r>
              <w:rPr>
                <w:noProof/>
                <w:webHidden/>
              </w:rPr>
              <w:t>12</w:t>
            </w:r>
            <w:r>
              <w:rPr>
                <w:noProof/>
                <w:webHidden/>
              </w:rPr>
              <w:fldChar w:fldCharType="end"/>
            </w:r>
          </w:hyperlink>
        </w:p>
        <w:p w14:paraId="18985495" w14:textId="1752F368" w:rsidR="00F469B2" w:rsidRDefault="00F469B2">
          <w:pPr>
            <w:pStyle w:val="TOC2"/>
            <w:tabs>
              <w:tab w:val="right" w:leader="dot" w:pos="9350"/>
            </w:tabs>
            <w:rPr>
              <w:rFonts w:eastAsiaTheme="minorEastAsia"/>
              <w:noProof/>
              <w:lang w:val="en-GB" w:eastAsia="en-GB"/>
            </w:rPr>
          </w:pPr>
          <w:hyperlink w:anchor="_Toc38393962" w:history="1">
            <w:r w:rsidRPr="0071357C">
              <w:rPr>
                <w:rStyle w:val="Hyperlink"/>
                <w:noProof/>
              </w:rPr>
              <w:t>Android app</w:t>
            </w:r>
            <w:r>
              <w:rPr>
                <w:noProof/>
                <w:webHidden/>
              </w:rPr>
              <w:tab/>
            </w:r>
            <w:r>
              <w:rPr>
                <w:noProof/>
                <w:webHidden/>
              </w:rPr>
              <w:fldChar w:fldCharType="begin"/>
            </w:r>
            <w:r>
              <w:rPr>
                <w:noProof/>
                <w:webHidden/>
              </w:rPr>
              <w:instrText xml:space="preserve"> PAGEREF _Toc38393962 \h </w:instrText>
            </w:r>
            <w:r>
              <w:rPr>
                <w:noProof/>
                <w:webHidden/>
              </w:rPr>
            </w:r>
            <w:r>
              <w:rPr>
                <w:noProof/>
                <w:webHidden/>
              </w:rPr>
              <w:fldChar w:fldCharType="separate"/>
            </w:r>
            <w:r>
              <w:rPr>
                <w:noProof/>
                <w:webHidden/>
              </w:rPr>
              <w:t>12</w:t>
            </w:r>
            <w:r>
              <w:rPr>
                <w:noProof/>
                <w:webHidden/>
              </w:rPr>
              <w:fldChar w:fldCharType="end"/>
            </w:r>
          </w:hyperlink>
        </w:p>
        <w:p w14:paraId="26F196FF" w14:textId="47E95F03" w:rsidR="00F469B2" w:rsidRDefault="00F469B2">
          <w:pPr>
            <w:pStyle w:val="TOC3"/>
            <w:tabs>
              <w:tab w:val="right" w:leader="dot" w:pos="9350"/>
            </w:tabs>
            <w:rPr>
              <w:rFonts w:eastAsiaTheme="minorEastAsia"/>
              <w:noProof/>
              <w:lang w:val="en-GB" w:eastAsia="en-GB"/>
            </w:rPr>
          </w:pPr>
          <w:hyperlink w:anchor="_Toc38393963" w:history="1">
            <w:r w:rsidRPr="0071357C">
              <w:rPr>
                <w:rStyle w:val="Hyperlink"/>
                <w:noProof/>
              </w:rPr>
              <w:t>Functional</w:t>
            </w:r>
            <w:r>
              <w:rPr>
                <w:noProof/>
                <w:webHidden/>
              </w:rPr>
              <w:tab/>
            </w:r>
            <w:r>
              <w:rPr>
                <w:noProof/>
                <w:webHidden/>
              </w:rPr>
              <w:fldChar w:fldCharType="begin"/>
            </w:r>
            <w:r>
              <w:rPr>
                <w:noProof/>
                <w:webHidden/>
              </w:rPr>
              <w:instrText xml:space="preserve"> PAGEREF _Toc38393963 \h </w:instrText>
            </w:r>
            <w:r>
              <w:rPr>
                <w:noProof/>
                <w:webHidden/>
              </w:rPr>
            </w:r>
            <w:r>
              <w:rPr>
                <w:noProof/>
                <w:webHidden/>
              </w:rPr>
              <w:fldChar w:fldCharType="separate"/>
            </w:r>
            <w:r>
              <w:rPr>
                <w:noProof/>
                <w:webHidden/>
              </w:rPr>
              <w:t>12</w:t>
            </w:r>
            <w:r>
              <w:rPr>
                <w:noProof/>
                <w:webHidden/>
              </w:rPr>
              <w:fldChar w:fldCharType="end"/>
            </w:r>
          </w:hyperlink>
        </w:p>
        <w:p w14:paraId="1D3A7753" w14:textId="26DC446A" w:rsidR="00F469B2" w:rsidRDefault="00F469B2">
          <w:pPr>
            <w:pStyle w:val="TOC3"/>
            <w:tabs>
              <w:tab w:val="right" w:leader="dot" w:pos="9350"/>
            </w:tabs>
            <w:rPr>
              <w:rFonts w:eastAsiaTheme="minorEastAsia"/>
              <w:noProof/>
              <w:lang w:val="en-GB" w:eastAsia="en-GB"/>
            </w:rPr>
          </w:pPr>
          <w:hyperlink w:anchor="_Toc38393964" w:history="1">
            <w:r w:rsidRPr="0071357C">
              <w:rPr>
                <w:rStyle w:val="Hyperlink"/>
                <w:noProof/>
              </w:rPr>
              <w:t>Non-Functional</w:t>
            </w:r>
            <w:r>
              <w:rPr>
                <w:noProof/>
                <w:webHidden/>
              </w:rPr>
              <w:tab/>
            </w:r>
            <w:r>
              <w:rPr>
                <w:noProof/>
                <w:webHidden/>
              </w:rPr>
              <w:fldChar w:fldCharType="begin"/>
            </w:r>
            <w:r>
              <w:rPr>
                <w:noProof/>
                <w:webHidden/>
              </w:rPr>
              <w:instrText xml:space="preserve"> PAGEREF _Toc38393964 \h </w:instrText>
            </w:r>
            <w:r>
              <w:rPr>
                <w:noProof/>
                <w:webHidden/>
              </w:rPr>
            </w:r>
            <w:r>
              <w:rPr>
                <w:noProof/>
                <w:webHidden/>
              </w:rPr>
              <w:fldChar w:fldCharType="separate"/>
            </w:r>
            <w:r>
              <w:rPr>
                <w:noProof/>
                <w:webHidden/>
              </w:rPr>
              <w:t>12</w:t>
            </w:r>
            <w:r>
              <w:rPr>
                <w:noProof/>
                <w:webHidden/>
              </w:rPr>
              <w:fldChar w:fldCharType="end"/>
            </w:r>
          </w:hyperlink>
        </w:p>
        <w:p w14:paraId="670077F4" w14:textId="1DB19836" w:rsidR="00F469B2" w:rsidRDefault="00F469B2">
          <w:pPr>
            <w:pStyle w:val="TOC2"/>
            <w:tabs>
              <w:tab w:val="right" w:leader="dot" w:pos="9350"/>
            </w:tabs>
            <w:rPr>
              <w:rFonts w:eastAsiaTheme="minorEastAsia"/>
              <w:noProof/>
              <w:lang w:val="en-GB" w:eastAsia="en-GB"/>
            </w:rPr>
          </w:pPr>
          <w:hyperlink w:anchor="_Toc38393965" w:history="1">
            <w:r w:rsidRPr="0071357C">
              <w:rPr>
                <w:rStyle w:val="Hyperlink"/>
                <w:noProof/>
              </w:rPr>
              <w:t>Haptic Powerband</w:t>
            </w:r>
            <w:r>
              <w:rPr>
                <w:noProof/>
                <w:webHidden/>
              </w:rPr>
              <w:tab/>
            </w:r>
            <w:r>
              <w:rPr>
                <w:noProof/>
                <w:webHidden/>
              </w:rPr>
              <w:fldChar w:fldCharType="begin"/>
            </w:r>
            <w:r>
              <w:rPr>
                <w:noProof/>
                <w:webHidden/>
              </w:rPr>
              <w:instrText xml:space="preserve"> PAGEREF _Toc38393965 \h </w:instrText>
            </w:r>
            <w:r>
              <w:rPr>
                <w:noProof/>
                <w:webHidden/>
              </w:rPr>
            </w:r>
            <w:r>
              <w:rPr>
                <w:noProof/>
                <w:webHidden/>
              </w:rPr>
              <w:fldChar w:fldCharType="separate"/>
            </w:r>
            <w:r>
              <w:rPr>
                <w:noProof/>
                <w:webHidden/>
              </w:rPr>
              <w:t>13</w:t>
            </w:r>
            <w:r>
              <w:rPr>
                <w:noProof/>
                <w:webHidden/>
              </w:rPr>
              <w:fldChar w:fldCharType="end"/>
            </w:r>
          </w:hyperlink>
        </w:p>
        <w:p w14:paraId="1806AC73" w14:textId="2E178681" w:rsidR="00F469B2" w:rsidRDefault="00F469B2">
          <w:pPr>
            <w:pStyle w:val="TOC3"/>
            <w:tabs>
              <w:tab w:val="right" w:leader="dot" w:pos="9350"/>
            </w:tabs>
            <w:rPr>
              <w:rFonts w:eastAsiaTheme="minorEastAsia"/>
              <w:noProof/>
              <w:lang w:val="en-GB" w:eastAsia="en-GB"/>
            </w:rPr>
          </w:pPr>
          <w:hyperlink w:anchor="_Toc38393966" w:history="1">
            <w:r w:rsidRPr="0071357C">
              <w:rPr>
                <w:rStyle w:val="Hyperlink"/>
                <w:noProof/>
              </w:rPr>
              <w:t>Functional</w:t>
            </w:r>
            <w:r>
              <w:rPr>
                <w:noProof/>
                <w:webHidden/>
              </w:rPr>
              <w:tab/>
            </w:r>
            <w:r>
              <w:rPr>
                <w:noProof/>
                <w:webHidden/>
              </w:rPr>
              <w:fldChar w:fldCharType="begin"/>
            </w:r>
            <w:r>
              <w:rPr>
                <w:noProof/>
                <w:webHidden/>
              </w:rPr>
              <w:instrText xml:space="preserve"> PAGEREF _Toc38393966 \h </w:instrText>
            </w:r>
            <w:r>
              <w:rPr>
                <w:noProof/>
                <w:webHidden/>
              </w:rPr>
            </w:r>
            <w:r>
              <w:rPr>
                <w:noProof/>
                <w:webHidden/>
              </w:rPr>
              <w:fldChar w:fldCharType="separate"/>
            </w:r>
            <w:r>
              <w:rPr>
                <w:noProof/>
                <w:webHidden/>
              </w:rPr>
              <w:t>13</w:t>
            </w:r>
            <w:r>
              <w:rPr>
                <w:noProof/>
                <w:webHidden/>
              </w:rPr>
              <w:fldChar w:fldCharType="end"/>
            </w:r>
          </w:hyperlink>
        </w:p>
        <w:p w14:paraId="53128554" w14:textId="71D75715" w:rsidR="00F469B2" w:rsidRDefault="00F469B2">
          <w:pPr>
            <w:pStyle w:val="TOC3"/>
            <w:tabs>
              <w:tab w:val="right" w:leader="dot" w:pos="9350"/>
            </w:tabs>
            <w:rPr>
              <w:rFonts w:eastAsiaTheme="minorEastAsia"/>
              <w:noProof/>
              <w:lang w:val="en-GB" w:eastAsia="en-GB"/>
            </w:rPr>
          </w:pPr>
          <w:hyperlink w:anchor="_Toc38393967" w:history="1">
            <w:r w:rsidRPr="0071357C">
              <w:rPr>
                <w:rStyle w:val="Hyperlink"/>
                <w:noProof/>
              </w:rPr>
              <w:t>Non-Functional</w:t>
            </w:r>
            <w:r>
              <w:rPr>
                <w:noProof/>
                <w:webHidden/>
              </w:rPr>
              <w:tab/>
            </w:r>
            <w:r>
              <w:rPr>
                <w:noProof/>
                <w:webHidden/>
              </w:rPr>
              <w:fldChar w:fldCharType="begin"/>
            </w:r>
            <w:r>
              <w:rPr>
                <w:noProof/>
                <w:webHidden/>
              </w:rPr>
              <w:instrText xml:space="preserve"> PAGEREF _Toc38393967 \h </w:instrText>
            </w:r>
            <w:r>
              <w:rPr>
                <w:noProof/>
                <w:webHidden/>
              </w:rPr>
            </w:r>
            <w:r>
              <w:rPr>
                <w:noProof/>
                <w:webHidden/>
              </w:rPr>
              <w:fldChar w:fldCharType="separate"/>
            </w:r>
            <w:r>
              <w:rPr>
                <w:noProof/>
                <w:webHidden/>
              </w:rPr>
              <w:t>13</w:t>
            </w:r>
            <w:r>
              <w:rPr>
                <w:noProof/>
                <w:webHidden/>
              </w:rPr>
              <w:fldChar w:fldCharType="end"/>
            </w:r>
          </w:hyperlink>
        </w:p>
        <w:p w14:paraId="0891C149" w14:textId="503180C8" w:rsidR="00F469B2" w:rsidRDefault="00F469B2">
          <w:pPr>
            <w:pStyle w:val="TOC2"/>
            <w:tabs>
              <w:tab w:val="right" w:leader="dot" w:pos="9350"/>
            </w:tabs>
            <w:rPr>
              <w:rFonts w:eastAsiaTheme="minorEastAsia"/>
              <w:noProof/>
              <w:lang w:val="en-GB" w:eastAsia="en-GB"/>
            </w:rPr>
          </w:pPr>
          <w:hyperlink w:anchor="_Toc38393968" w:history="1">
            <w:r w:rsidRPr="0071357C">
              <w:rPr>
                <w:rStyle w:val="Hyperlink"/>
                <w:noProof/>
              </w:rPr>
              <w:t>Database</w:t>
            </w:r>
            <w:r>
              <w:rPr>
                <w:noProof/>
                <w:webHidden/>
              </w:rPr>
              <w:tab/>
            </w:r>
            <w:r>
              <w:rPr>
                <w:noProof/>
                <w:webHidden/>
              </w:rPr>
              <w:fldChar w:fldCharType="begin"/>
            </w:r>
            <w:r>
              <w:rPr>
                <w:noProof/>
                <w:webHidden/>
              </w:rPr>
              <w:instrText xml:space="preserve"> PAGEREF _Toc38393968 \h </w:instrText>
            </w:r>
            <w:r>
              <w:rPr>
                <w:noProof/>
                <w:webHidden/>
              </w:rPr>
            </w:r>
            <w:r>
              <w:rPr>
                <w:noProof/>
                <w:webHidden/>
              </w:rPr>
              <w:fldChar w:fldCharType="separate"/>
            </w:r>
            <w:r>
              <w:rPr>
                <w:noProof/>
                <w:webHidden/>
              </w:rPr>
              <w:t>14</w:t>
            </w:r>
            <w:r>
              <w:rPr>
                <w:noProof/>
                <w:webHidden/>
              </w:rPr>
              <w:fldChar w:fldCharType="end"/>
            </w:r>
          </w:hyperlink>
        </w:p>
        <w:p w14:paraId="5AB0B1DC" w14:textId="43C6FF31" w:rsidR="00F469B2" w:rsidRDefault="00F469B2">
          <w:pPr>
            <w:pStyle w:val="TOC3"/>
            <w:tabs>
              <w:tab w:val="right" w:leader="dot" w:pos="9350"/>
            </w:tabs>
            <w:rPr>
              <w:rFonts w:eastAsiaTheme="minorEastAsia"/>
              <w:noProof/>
              <w:lang w:val="en-GB" w:eastAsia="en-GB"/>
            </w:rPr>
          </w:pPr>
          <w:hyperlink w:anchor="_Toc38393969" w:history="1">
            <w:r w:rsidRPr="0071357C">
              <w:rPr>
                <w:rStyle w:val="Hyperlink"/>
                <w:noProof/>
              </w:rPr>
              <w:t>Functional</w:t>
            </w:r>
            <w:r>
              <w:rPr>
                <w:noProof/>
                <w:webHidden/>
              </w:rPr>
              <w:tab/>
            </w:r>
            <w:r>
              <w:rPr>
                <w:noProof/>
                <w:webHidden/>
              </w:rPr>
              <w:fldChar w:fldCharType="begin"/>
            </w:r>
            <w:r>
              <w:rPr>
                <w:noProof/>
                <w:webHidden/>
              </w:rPr>
              <w:instrText xml:space="preserve"> PAGEREF _Toc38393969 \h </w:instrText>
            </w:r>
            <w:r>
              <w:rPr>
                <w:noProof/>
                <w:webHidden/>
              </w:rPr>
            </w:r>
            <w:r>
              <w:rPr>
                <w:noProof/>
                <w:webHidden/>
              </w:rPr>
              <w:fldChar w:fldCharType="separate"/>
            </w:r>
            <w:r>
              <w:rPr>
                <w:noProof/>
                <w:webHidden/>
              </w:rPr>
              <w:t>14</w:t>
            </w:r>
            <w:r>
              <w:rPr>
                <w:noProof/>
                <w:webHidden/>
              </w:rPr>
              <w:fldChar w:fldCharType="end"/>
            </w:r>
          </w:hyperlink>
        </w:p>
        <w:p w14:paraId="47A4226F" w14:textId="2BCE9F8B" w:rsidR="00F469B2" w:rsidRDefault="00F469B2">
          <w:pPr>
            <w:pStyle w:val="TOC3"/>
            <w:tabs>
              <w:tab w:val="right" w:leader="dot" w:pos="9350"/>
            </w:tabs>
            <w:rPr>
              <w:rFonts w:eastAsiaTheme="minorEastAsia"/>
              <w:noProof/>
              <w:lang w:val="en-GB" w:eastAsia="en-GB"/>
            </w:rPr>
          </w:pPr>
          <w:hyperlink w:anchor="_Toc38393970" w:history="1">
            <w:r w:rsidRPr="0071357C">
              <w:rPr>
                <w:rStyle w:val="Hyperlink"/>
                <w:noProof/>
              </w:rPr>
              <w:t>Non-Functional</w:t>
            </w:r>
            <w:r>
              <w:rPr>
                <w:noProof/>
                <w:webHidden/>
              </w:rPr>
              <w:tab/>
            </w:r>
            <w:r>
              <w:rPr>
                <w:noProof/>
                <w:webHidden/>
              </w:rPr>
              <w:fldChar w:fldCharType="begin"/>
            </w:r>
            <w:r>
              <w:rPr>
                <w:noProof/>
                <w:webHidden/>
              </w:rPr>
              <w:instrText xml:space="preserve"> PAGEREF _Toc38393970 \h </w:instrText>
            </w:r>
            <w:r>
              <w:rPr>
                <w:noProof/>
                <w:webHidden/>
              </w:rPr>
            </w:r>
            <w:r>
              <w:rPr>
                <w:noProof/>
                <w:webHidden/>
              </w:rPr>
              <w:fldChar w:fldCharType="separate"/>
            </w:r>
            <w:r>
              <w:rPr>
                <w:noProof/>
                <w:webHidden/>
              </w:rPr>
              <w:t>14</w:t>
            </w:r>
            <w:r>
              <w:rPr>
                <w:noProof/>
                <w:webHidden/>
              </w:rPr>
              <w:fldChar w:fldCharType="end"/>
            </w:r>
          </w:hyperlink>
        </w:p>
        <w:p w14:paraId="7EC9CA2C" w14:textId="7D09EC8E" w:rsidR="00F469B2" w:rsidRDefault="00F469B2">
          <w:pPr>
            <w:pStyle w:val="TOC1"/>
            <w:tabs>
              <w:tab w:val="right" w:leader="dot" w:pos="9350"/>
            </w:tabs>
            <w:rPr>
              <w:rFonts w:eastAsiaTheme="minorEastAsia"/>
              <w:noProof/>
              <w:lang w:val="en-GB" w:eastAsia="en-GB"/>
            </w:rPr>
          </w:pPr>
          <w:hyperlink w:anchor="_Toc38393971" w:history="1">
            <w:r w:rsidRPr="0071357C">
              <w:rPr>
                <w:rStyle w:val="Hyperlink"/>
                <w:noProof/>
              </w:rPr>
              <w:t>Methodology</w:t>
            </w:r>
            <w:r>
              <w:rPr>
                <w:noProof/>
                <w:webHidden/>
              </w:rPr>
              <w:tab/>
            </w:r>
            <w:r>
              <w:rPr>
                <w:noProof/>
                <w:webHidden/>
              </w:rPr>
              <w:fldChar w:fldCharType="begin"/>
            </w:r>
            <w:r>
              <w:rPr>
                <w:noProof/>
                <w:webHidden/>
              </w:rPr>
              <w:instrText xml:space="preserve"> PAGEREF _Toc38393971 \h </w:instrText>
            </w:r>
            <w:r>
              <w:rPr>
                <w:noProof/>
                <w:webHidden/>
              </w:rPr>
            </w:r>
            <w:r>
              <w:rPr>
                <w:noProof/>
                <w:webHidden/>
              </w:rPr>
              <w:fldChar w:fldCharType="separate"/>
            </w:r>
            <w:r>
              <w:rPr>
                <w:noProof/>
                <w:webHidden/>
              </w:rPr>
              <w:t>14</w:t>
            </w:r>
            <w:r>
              <w:rPr>
                <w:noProof/>
                <w:webHidden/>
              </w:rPr>
              <w:fldChar w:fldCharType="end"/>
            </w:r>
          </w:hyperlink>
        </w:p>
        <w:p w14:paraId="1E5DEFA0" w14:textId="229F1BD8" w:rsidR="00F469B2" w:rsidRDefault="00F469B2">
          <w:pPr>
            <w:pStyle w:val="TOC1"/>
            <w:tabs>
              <w:tab w:val="right" w:leader="dot" w:pos="9350"/>
            </w:tabs>
            <w:rPr>
              <w:rFonts w:eastAsiaTheme="minorEastAsia"/>
              <w:noProof/>
              <w:lang w:val="en-GB" w:eastAsia="en-GB"/>
            </w:rPr>
          </w:pPr>
          <w:hyperlink w:anchor="_Toc38393972" w:history="1">
            <w:r w:rsidRPr="0071357C">
              <w:rPr>
                <w:rStyle w:val="Hyperlink"/>
                <w:noProof/>
              </w:rPr>
              <w:t>Design</w:t>
            </w:r>
            <w:r>
              <w:rPr>
                <w:noProof/>
                <w:webHidden/>
              </w:rPr>
              <w:tab/>
            </w:r>
            <w:r>
              <w:rPr>
                <w:noProof/>
                <w:webHidden/>
              </w:rPr>
              <w:fldChar w:fldCharType="begin"/>
            </w:r>
            <w:r>
              <w:rPr>
                <w:noProof/>
                <w:webHidden/>
              </w:rPr>
              <w:instrText xml:space="preserve"> PAGEREF _Toc38393972 \h </w:instrText>
            </w:r>
            <w:r>
              <w:rPr>
                <w:noProof/>
                <w:webHidden/>
              </w:rPr>
            </w:r>
            <w:r>
              <w:rPr>
                <w:noProof/>
                <w:webHidden/>
              </w:rPr>
              <w:fldChar w:fldCharType="separate"/>
            </w:r>
            <w:r>
              <w:rPr>
                <w:noProof/>
                <w:webHidden/>
              </w:rPr>
              <w:t>15</w:t>
            </w:r>
            <w:r>
              <w:rPr>
                <w:noProof/>
                <w:webHidden/>
              </w:rPr>
              <w:fldChar w:fldCharType="end"/>
            </w:r>
          </w:hyperlink>
        </w:p>
        <w:p w14:paraId="14BE877F" w14:textId="1C418D5B" w:rsidR="00F469B2" w:rsidRDefault="00F469B2">
          <w:pPr>
            <w:pStyle w:val="TOC2"/>
            <w:tabs>
              <w:tab w:val="right" w:leader="dot" w:pos="9350"/>
            </w:tabs>
            <w:rPr>
              <w:rFonts w:eastAsiaTheme="minorEastAsia"/>
              <w:noProof/>
              <w:lang w:val="en-GB" w:eastAsia="en-GB"/>
            </w:rPr>
          </w:pPr>
          <w:hyperlink w:anchor="_Toc38393973" w:history="1">
            <w:r w:rsidRPr="0071357C">
              <w:rPr>
                <w:rStyle w:val="Hyperlink"/>
                <w:noProof/>
              </w:rPr>
              <w:t>High level design</w:t>
            </w:r>
            <w:r>
              <w:rPr>
                <w:noProof/>
                <w:webHidden/>
              </w:rPr>
              <w:tab/>
            </w:r>
            <w:r>
              <w:rPr>
                <w:noProof/>
                <w:webHidden/>
              </w:rPr>
              <w:fldChar w:fldCharType="begin"/>
            </w:r>
            <w:r>
              <w:rPr>
                <w:noProof/>
                <w:webHidden/>
              </w:rPr>
              <w:instrText xml:space="preserve"> PAGEREF _Toc38393973 \h </w:instrText>
            </w:r>
            <w:r>
              <w:rPr>
                <w:noProof/>
                <w:webHidden/>
              </w:rPr>
            </w:r>
            <w:r>
              <w:rPr>
                <w:noProof/>
                <w:webHidden/>
              </w:rPr>
              <w:fldChar w:fldCharType="separate"/>
            </w:r>
            <w:r>
              <w:rPr>
                <w:noProof/>
                <w:webHidden/>
              </w:rPr>
              <w:t>15</w:t>
            </w:r>
            <w:r>
              <w:rPr>
                <w:noProof/>
                <w:webHidden/>
              </w:rPr>
              <w:fldChar w:fldCharType="end"/>
            </w:r>
          </w:hyperlink>
        </w:p>
        <w:p w14:paraId="6C60D9B7" w14:textId="0E083797" w:rsidR="00F469B2" w:rsidRDefault="00F469B2">
          <w:pPr>
            <w:pStyle w:val="TOC3"/>
            <w:tabs>
              <w:tab w:val="right" w:leader="dot" w:pos="9350"/>
            </w:tabs>
            <w:rPr>
              <w:rFonts w:eastAsiaTheme="minorEastAsia"/>
              <w:noProof/>
              <w:lang w:val="en-GB" w:eastAsia="en-GB"/>
            </w:rPr>
          </w:pPr>
          <w:hyperlink w:anchor="_Toc38393974" w:history="1">
            <w:r w:rsidRPr="0071357C">
              <w:rPr>
                <w:rStyle w:val="Hyperlink"/>
                <w:noProof/>
              </w:rPr>
              <w:t>Architecture</w:t>
            </w:r>
            <w:r>
              <w:rPr>
                <w:noProof/>
                <w:webHidden/>
              </w:rPr>
              <w:tab/>
            </w:r>
            <w:r>
              <w:rPr>
                <w:noProof/>
                <w:webHidden/>
              </w:rPr>
              <w:fldChar w:fldCharType="begin"/>
            </w:r>
            <w:r>
              <w:rPr>
                <w:noProof/>
                <w:webHidden/>
              </w:rPr>
              <w:instrText xml:space="preserve"> PAGEREF _Toc38393974 \h </w:instrText>
            </w:r>
            <w:r>
              <w:rPr>
                <w:noProof/>
                <w:webHidden/>
              </w:rPr>
            </w:r>
            <w:r>
              <w:rPr>
                <w:noProof/>
                <w:webHidden/>
              </w:rPr>
              <w:fldChar w:fldCharType="separate"/>
            </w:r>
            <w:r>
              <w:rPr>
                <w:noProof/>
                <w:webHidden/>
              </w:rPr>
              <w:t>16</w:t>
            </w:r>
            <w:r>
              <w:rPr>
                <w:noProof/>
                <w:webHidden/>
              </w:rPr>
              <w:fldChar w:fldCharType="end"/>
            </w:r>
          </w:hyperlink>
        </w:p>
        <w:p w14:paraId="5A8D45BA" w14:textId="0C5EF888" w:rsidR="00F469B2" w:rsidRDefault="00F469B2">
          <w:pPr>
            <w:pStyle w:val="TOC1"/>
            <w:tabs>
              <w:tab w:val="right" w:leader="dot" w:pos="9350"/>
            </w:tabs>
            <w:rPr>
              <w:rFonts w:eastAsiaTheme="minorEastAsia"/>
              <w:noProof/>
              <w:lang w:val="en-GB" w:eastAsia="en-GB"/>
            </w:rPr>
          </w:pPr>
          <w:hyperlink w:anchor="_Toc38393975" w:history="1">
            <w:r w:rsidRPr="0071357C">
              <w:rPr>
                <w:rStyle w:val="Hyperlink"/>
                <w:noProof/>
              </w:rPr>
              <w:t>Implementation</w:t>
            </w:r>
            <w:r>
              <w:rPr>
                <w:noProof/>
                <w:webHidden/>
              </w:rPr>
              <w:tab/>
            </w:r>
            <w:r>
              <w:rPr>
                <w:noProof/>
                <w:webHidden/>
              </w:rPr>
              <w:fldChar w:fldCharType="begin"/>
            </w:r>
            <w:r>
              <w:rPr>
                <w:noProof/>
                <w:webHidden/>
              </w:rPr>
              <w:instrText xml:space="preserve"> PAGEREF _Toc38393975 \h </w:instrText>
            </w:r>
            <w:r>
              <w:rPr>
                <w:noProof/>
                <w:webHidden/>
              </w:rPr>
            </w:r>
            <w:r>
              <w:rPr>
                <w:noProof/>
                <w:webHidden/>
              </w:rPr>
              <w:fldChar w:fldCharType="separate"/>
            </w:r>
            <w:r>
              <w:rPr>
                <w:noProof/>
                <w:webHidden/>
              </w:rPr>
              <w:t>18</w:t>
            </w:r>
            <w:r>
              <w:rPr>
                <w:noProof/>
                <w:webHidden/>
              </w:rPr>
              <w:fldChar w:fldCharType="end"/>
            </w:r>
          </w:hyperlink>
        </w:p>
        <w:p w14:paraId="78B8E156" w14:textId="471E015D" w:rsidR="00F469B2" w:rsidRDefault="00F469B2">
          <w:pPr>
            <w:pStyle w:val="TOC2"/>
            <w:tabs>
              <w:tab w:val="right" w:leader="dot" w:pos="9350"/>
            </w:tabs>
            <w:rPr>
              <w:rFonts w:eastAsiaTheme="minorEastAsia"/>
              <w:noProof/>
              <w:lang w:val="en-GB" w:eastAsia="en-GB"/>
            </w:rPr>
          </w:pPr>
          <w:hyperlink w:anchor="_Toc38393976" w:history="1">
            <w:r w:rsidRPr="0071357C">
              <w:rPr>
                <w:rStyle w:val="Hyperlink"/>
                <w:noProof/>
              </w:rPr>
              <w:t>Prerequisite’s</w:t>
            </w:r>
            <w:r>
              <w:rPr>
                <w:noProof/>
                <w:webHidden/>
              </w:rPr>
              <w:tab/>
            </w:r>
            <w:r>
              <w:rPr>
                <w:noProof/>
                <w:webHidden/>
              </w:rPr>
              <w:fldChar w:fldCharType="begin"/>
            </w:r>
            <w:r>
              <w:rPr>
                <w:noProof/>
                <w:webHidden/>
              </w:rPr>
              <w:instrText xml:space="preserve"> PAGEREF _Toc38393976 \h </w:instrText>
            </w:r>
            <w:r>
              <w:rPr>
                <w:noProof/>
                <w:webHidden/>
              </w:rPr>
            </w:r>
            <w:r>
              <w:rPr>
                <w:noProof/>
                <w:webHidden/>
              </w:rPr>
              <w:fldChar w:fldCharType="separate"/>
            </w:r>
            <w:r>
              <w:rPr>
                <w:noProof/>
                <w:webHidden/>
              </w:rPr>
              <w:t>18</w:t>
            </w:r>
            <w:r>
              <w:rPr>
                <w:noProof/>
                <w:webHidden/>
              </w:rPr>
              <w:fldChar w:fldCharType="end"/>
            </w:r>
          </w:hyperlink>
        </w:p>
        <w:p w14:paraId="67A9883E" w14:textId="73D358DD" w:rsidR="00F469B2" w:rsidRDefault="00F469B2">
          <w:pPr>
            <w:pStyle w:val="TOC2"/>
            <w:tabs>
              <w:tab w:val="right" w:leader="dot" w:pos="9350"/>
            </w:tabs>
            <w:rPr>
              <w:rFonts w:eastAsiaTheme="minorEastAsia"/>
              <w:noProof/>
              <w:lang w:val="en-GB" w:eastAsia="en-GB"/>
            </w:rPr>
          </w:pPr>
          <w:hyperlink w:anchor="_Toc38393977" w:history="1">
            <w:r w:rsidRPr="0071357C">
              <w:rPr>
                <w:rStyle w:val="Hyperlink"/>
                <w:noProof/>
              </w:rPr>
              <w:t>Platform selection</w:t>
            </w:r>
            <w:r>
              <w:rPr>
                <w:noProof/>
                <w:webHidden/>
              </w:rPr>
              <w:tab/>
            </w:r>
            <w:r>
              <w:rPr>
                <w:noProof/>
                <w:webHidden/>
              </w:rPr>
              <w:fldChar w:fldCharType="begin"/>
            </w:r>
            <w:r>
              <w:rPr>
                <w:noProof/>
                <w:webHidden/>
              </w:rPr>
              <w:instrText xml:space="preserve"> PAGEREF _Toc38393977 \h </w:instrText>
            </w:r>
            <w:r>
              <w:rPr>
                <w:noProof/>
                <w:webHidden/>
              </w:rPr>
            </w:r>
            <w:r>
              <w:rPr>
                <w:noProof/>
                <w:webHidden/>
              </w:rPr>
              <w:fldChar w:fldCharType="separate"/>
            </w:r>
            <w:r>
              <w:rPr>
                <w:noProof/>
                <w:webHidden/>
              </w:rPr>
              <w:t>18</w:t>
            </w:r>
            <w:r>
              <w:rPr>
                <w:noProof/>
                <w:webHidden/>
              </w:rPr>
              <w:fldChar w:fldCharType="end"/>
            </w:r>
          </w:hyperlink>
        </w:p>
        <w:p w14:paraId="6DDC90DB" w14:textId="51809A47" w:rsidR="00F469B2" w:rsidRDefault="00F469B2">
          <w:pPr>
            <w:pStyle w:val="TOC3"/>
            <w:tabs>
              <w:tab w:val="right" w:leader="dot" w:pos="9350"/>
            </w:tabs>
            <w:rPr>
              <w:rFonts w:eastAsiaTheme="minorEastAsia"/>
              <w:noProof/>
              <w:lang w:val="en-GB" w:eastAsia="en-GB"/>
            </w:rPr>
          </w:pPr>
          <w:hyperlink w:anchor="_Toc38393978" w:history="1">
            <w:r w:rsidRPr="0071357C">
              <w:rPr>
                <w:rStyle w:val="Hyperlink"/>
                <w:rFonts w:cstheme="majorHAnsi"/>
                <w:noProof/>
              </w:rPr>
              <w:t>CC2640R2F</w:t>
            </w:r>
            <w:r>
              <w:rPr>
                <w:noProof/>
                <w:webHidden/>
              </w:rPr>
              <w:tab/>
            </w:r>
            <w:r>
              <w:rPr>
                <w:noProof/>
                <w:webHidden/>
              </w:rPr>
              <w:fldChar w:fldCharType="begin"/>
            </w:r>
            <w:r>
              <w:rPr>
                <w:noProof/>
                <w:webHidden/>
              </w:rPr>
              <w:instrText xml:space="preserve"> PAGEREF _Toc38393978 \h </w:instrText>
            </w:r>
            <w:r>
              <w:rPr>
                <w:noProof/>
                <w:webHidden/>
              </w:rPr>
            </w:r>
            <w:r>
              <w:rPr>
                <w:noProof/>
                <w:webHidden/>
              </w:rPr>
              <w:fldChar w:fldCharType="separate"/>
            </w:r>
            <w:r>
              <w:rPr>
                <w:noProof/>
                <w:webHidden/>
              </w:rPr>
              <w:t>18</w:t>
            </w:r>
            <w:r>
              <w:rPr>
                <w:noProof/>
                <w:webHidden/>
              </w:rPr>
              <w:fldChar w:fldCharType="end"/>
            </w:r>
          </w:hyperlink>
        </w:p>
        <w:p w14:paraId="41AE15B3" w14:textId="0D38BCDF" w:rsidR="00F469B2" w:rsidRDefault="00F469B2">
          <w:pPr>
            <w:pStyle w:val="TOC3"/>
            <w:tabs>
              <w:tab w:val="right" w:leader="dot" w:pos="9350"/>
            </w:tabs>
            <w:rPr>
              <w:rFonts w:eastAsiaTheme="minorEastAsia"/>
              <w:noProof/>
              <w:lang w:val="en-GB" w:eastAsia="en-GB"/>
            </w:rPr>
          </w:pPr>
          <w:hyperlink w:anchor="_Toc38393979" w:history="1">
            <w:r w:rsidRPr="0071357C">
              <w:rPr>
                <w:rStyle w:val="Hyperlink"/>
                <w:noProof/>
              </w:rPr>
              <w:t>NXP-QN908X</w:t>
            </w:r>
            <w:r>
              <w:rPr>
                <w:noProof/>
                <w:webHidden/>
              </w:rPr>
              <w:tab/>
            </w:r>
            <w:r>
              <w:rPr>
                <w:noProof/>
                <w:webHidden/>
              </w:rPr>
              <w:fldChar w:fldCharType="begin"/>
            </w:r>
            <w:r>
              <w:rPr>
                <w:noProof/>
                <w:webHidden/>
              </w:rPr>
              <w:instrText xml:space="preserve"> PAGEREF _Toc38393979 \h </w:instrText>
            </w:r>
            <w:r>
              <w:rPr>
                <w:noProof/>
                <w:webHidden/>
              </w:rPr>
            </w:r>
            <w:r>
              <w:rPr>
                <w:noProof/>
                <w:webHidden/>
              </w:rPr>
              <w:fldChar w:fldCharType="separate"/>
            </w:r>
            <w:r>
              <w:rPr>
                <w:noProof/>
                <w:webHidden/>
              </w:rPr>
              <w:t>19</w:t>
            </w:r>
            <w:r>
              <w:rPr>
                <w:noProof/>
                <w:webHidden/>
              </w:rPr>
              <w:fldChar w:fldCharType="end"/>
            </w:r>
          </w:hyperlink>
        </w:p>
        <w:p w14:paraId="4E833C7C" w14:textId="34FFC217" w:rsidR="00F469B2" w:rsidRDefault="00F469B2">
          <w:pPr>
            <w:pStyle w:val="TOC3"/>
            <w:tabs>
              <w:tab w:val="right" w:leader="dot" w:pos="9350"/>
            </w:tabs>
            <w:rPr>
              <w:rFonts w:eastAsiaTheme="minorEastAsia"/>
              <w:noProof/>
              <w:lang w:val="en-GB" w:eastAsia="en-GB"/>
            </w:rPr>
          </w:pPr>
          <w:hyperlink w:anchor="_Toc38393980" w:history="1">
            <w:r w:rsidRPr="0071357C">
              <w:rPr>
                <w:rStyle w:val="Hyperlink"/>
                <w:noProof/>
              </w:rPr>
              <w:t>NXP-QN902X</w:t>
            </w:r>
            <w:r>
              <w:rPr>
                <w:noProof/>
                <w:webHidden/>
              </w:rPr>
              <w:tab/>
            </w:r>
            <w:r>
              <w:rPr>
                <w:noProof/>
                <w:webHidden/>
              </w:rPr>
              <w:fldChar w:fldCharType="begin"/>
            </w:r>
            <w:r>
              <w:rPr>
                <w:noProof/>
                <w:webHidden/>
              </w:rPr>
              <w:instrText xml:space="preserve"> PAGEREF _Toc38393980 \h </w:instrText>
            </w:r>
            <w:r>
              <w:rPr>
                <w:noProof/>
                <w:webHidden/>
              </w:rPr>
            </w:r>
            <w:r>
              <w:rPr>
                <w:noProof/>
                <w:webHidden/>
              </w:rPr>
              <w:fldChar w:fldCharType="separate"/>
            </w:r>
            <w:r>
              <w:rPr>
                <w:noProof/>
                <w:webHidden/>
              </w:rPr>
              <w:t>19</w:t>
            </w:r>
            <w:r>
              <w:rPr>
                <w:noProof/>
                <w:webHidden/>
              </w:rPr>
              <w:fldChar w:fldCharType="end"/>
            </w:r>
          </w:hyperlink>
        </w:p>
        <w:p w14:paraId="1BB42D54" w14:textId="2261B928" w:rsidR="00F469B2" w:rsidRDefault="00F469B2">
          <w:pPr>
            <w:pStyle w:val="TOC3"/>
            <w:tabs>
              <w:tab w:val="right" w:leader="dot" w:pos="9350"/>
            </w:tabs>
            <w:rPr>
              <w:rFonts w:eastAsiaTheme="minorEastAsia"/>
              <w:noProof/>
              <w:lang w:val="en-GB" w:eastAsia="en-GB"/>
            </w:rPr>
          </w:pPr>
          <w:hyperlink w:anchor="_Toc38393981" w:history="1">
            <w:r w:rsidRPr="0071357C">
              <w:rPr>
                <w:rStyle w:val="Hyperlink"/>
                <w:noProof/>
              </w:rPr>
              <w:t>Comparison</w:t>
            </w:r>
            <w:r>
              <w:rPr>
                <w:noProof/>
                <w:webHidden/>
              </w:rPr>
              <w:tab/>
            </w:r>
            <w:r>
              <w:rPr>
                <w:noProof/>
                <w:webHidden/>
              </w:rPr>
              <w:fldChar w:fldCharType="begin"/>
            </w:r>
            <w:r>
              <w:rPr>
                <w:noProof/>
                <w:webHidden/>
              </w:rPr>
              <w:instrText xml:space="preserve"> PAGEREF _Toc38393981 \h </w:instrText>
            </w:r>
            <w:r>
              <w:rPr>
                <w:noProof/>
                <w:webHidden/>
              </w:rPr>
            </w:r>
            <w:r>
              <w:rPr>
                <w:noProof/>
                <w:webHidden/>
              </w:rPr>
              <w:fldChar w:fldCharType="separate"/>
            </w:r>
            <w:r>
              <w:rPr>
                <w:noProof/>
                <w:webHidden/>
              </w:rPr>
              <w:t>20</w:t>
            </w:r>
            <w:r>
              <w:rPr>
                <w:noProof/>
                <w:webHidden/>
              </w:rPr>
              <w:fldChar w:fldCharType="end"/>
            </w:r>
          </w:hyperlink>
        </w:p>
        <w:p w14:paraId="6A3B9F8B" w14:textId="6A08E6AE" w:rsidR="00F469B2" w:rsidRDefault="00F469B2">
          <w:pPr>
            <w:pStyle w:val="TOC3"/>
            <w:tabs>
              <w:tab w:val="right" w:leader="dot" w:pos="9350"/>
            </w:tabs>
            <w:rPr>
              <w:rFonts w:eastAsiaTheme="minorEastAsia"/>
              <w:noProof/>
              <w:lang w:val="en-GB" w:eastAsia="en-GB"/>
            </w:rPr>
          </w:pPr>
          <w:hyperlink w:anchor="_Toc38393982" w:history="1">
            <w:r w:rsidRPr="0071357C">
              <w:rPr>
                <w:rStyle w:val="Hyperlink"/>
                <w:noProof/>
              </w:rPr>
              <w:t>Hardware decision</w:t>
            </w:r>
            <w:r>
              <w:rPr>
                <w:noProof/>
                <w:webHidden/>
              </w:rPr>
              <w:tab/>
            </w:r>
            <w:r>
              <w:rPr>
                <w:noProof/>
                <w:webHidden/>
              </w:rPr>
              <w:fldChar w:fldCharType="begin"/>
            </w:r>
            <w:r>
              <w:rPr>
                <w:noProof/>
                <w:webHidden/>
              </w:rPr>
              <w:instrText xml:space="preserve"> PAGEREF _Toc38393982 \h </w:instrText>
            </w:r>
            <w:r>
              <w:rPr>
                <w:noProof/>
                <w:webHidden/>
              </w:rPr>
            </w:r>
            <w:r>
              <w:rPr>
                <w:noProof/>
                <w:webHidden/>
              </w:rPr>
              <w:fldChar w:fldCharType="separate"/>
            </w:r>
            <w:r>
              <w:rPr>
                <w:noProof/>
                <w:webHidden/>
              </w:rPr>
              <w:t>20</w:t>
            </w:r>
            <w:r>
              <w:rPr>
                <w:noProof/>
                <w:webHidden/>
              </w:rPr>
              <w:fldChar w:fldCharType="end"/>
            </w:r>
          </w:hyperlink>
        </w:p>
        <w:p w14:paraId="0C6481E6" w14:textId="3F4689DB" w:rsidR="00F469B2" w:rsidRDefault="00F469B2">
          <w:pPr>
            <w:pStyle w:val="TOC2"/>
            <w:tabs>
              <w:tab w:val="right" w:leader="dot" w:pos="9350"/>
            </w:tabs>
            <w:rPr>
              <w:rFonts w:eastAsiaTheme="minorEastAsia"/>
              <w:noProof/>
              <w:lang w:val="en-GB" w:eastAsia="en-GB"/>
            </w:rPr>
          </w:pPr>
          <w:hyperlink w:anchor="_Toc38393983" w:history="1">
            <w:r w:rsidRPr="0071357C">
              <w:rPr>
                <w:rStyle w:val="Hyperlink"/>
                <w:noProof/>
              </w:rPr>
              <w:t>Software usage</w:t>
            </w:r>
            <w:r>
              <w:rPr>
                <w:noProof/>
                <w:webHidden/>
              </w:rPr>
              <w:tab/>
            </w:r>
            <w:r>
              <w:rPr>
                <w:noProof/>
                <w:webHidden/>
              </w:rPr>
              <w:fldChar w:fldCharType="begin"/>
            </w:r>
            <w:r>
              <w:rPr>
                <w:noProof/>
                <w:webHidden/>
              </w:rPr>
              <w:instrText xml:space="preserve"> PAGEREF _Toc38393983 \h </w:instrText>
            </w:r>
            <w:r>
              <w:rPr>
                <w:noProof/>
                <w:webHidden/>
              </w:rPr>
            </w:r>
            <w:r>
              <w:rPr>
                <w:noProof/>
                <w:webHidden/>
              </w:rPr>
              <w:fldChar w:fldCharType="separate"/>
            </w:r>
            <w:r>
              <w:rPr>
                <w:noProof/>
                <w:webHidden/>
              </w:rPr>
              <w:t>21</w:t>
            </w:r>
            <w:r>
              <w:rPr>
                <w:noProof/>
                <w:webHidden/>
              </w:rPr>
              <w:fldChar w:fldCharType="end"/>
            </w:r>
          </w:hyperlink>
        </w:p>
        <w:p w14:paraId="06D80556" w14:textId="64FB5C9C" w:rsidR="00F469B2" w:rsidRDefault="00F469B2">
          <w:pPr>
            <w:pStyle w:val="TOC3"/>
            <w:tabs>
              <w:tab w:val="right" w:leader="dot" w:pos="9350"/>
            </w:tabs>
            <w:rPr>
              <w:rFonts w:eastAsiaTheme="minorEastAsia"/>
              <w:noProof/>
              <w:lang w:val="en-GB" w:eastAsia="en-GB"/>
            </w:rPr>
          </w:pPr>
          <w:hyperlink w:anchor="_Toc38393984" w:history="1">
            <w:r w:rsidRPr="0071357C">
              <w:rPr>
                <w:rStyle w:val="Hyperlink"/>
                <w:noProof/>
              </w:rPr>
              <w:t>Virtual machine</w:t>
            </w:r>
            <w:r>
              <w:rPr>
                <w:noProof/>
                <w:webHidden/>
              </w:rPr>
              <w:tab/>
            </w:r>
            <w:r>
              <w:rPr>
                <w:noProof/>
                <w:webHidden/>
              </w:rPr>
              <w:fldChar w:fldCharType="begin"/>
            </w:r>
            <w:r>
              <w:rPr>
                <w:noProof/>
                <w:webHidden/>
              </w:rPr>
              <w:instrText xml:space="preserve"> PAGEREF _Toc38393984 \h </w:instrText>
            </w:r>
            <w:r>
              <w:rPr>
                <w:noProof/>
                <w:webHidden/>
              </w:rPr>
            </w:r>
            <w:r>
              <w:rPr>
                <w:noProof/>
                <w:webHidden/>
              </w:rPr>
              <w:fldChar w:fldCharType="separate"/>
            </w:r>
            <w:r>
              <w:rPr>
                <w:noProof/>
                <w:webHidden/>
              </w:rPr>
              <w:t>21</w:t>
            </w:r>
            <w:r>
              <w:rPr>
                <w:noProof/>
                <w:webHidden/>
              </w:rPr>
              <w:fldChar w:fldCharType="end"/>
            </w:r>
          </w:hyperlink>
        </w:p>
        <w:p w14:paraId="2851713C" w14:textId="1DB42ECB" w:rsidR="00F469B2" w:rsidRDefault="00F469B2">
          <w:pPr>
            <w:pStyle w:val="TOC3"/>
            <w:tabs>
              <w:tab w:val="right" w:leader="dot" w:pos="9350"/>
            </w:tabs>
            <w:rPr>
              <w:rFonts w:eastAsiaTheme="minorEastAsia"/>
              <w:noProof/>
              <w:lang w:val="en-GB" w:eastAsia="en-GB"/>
            </w:rPr>
          </w:pPr>
          <w:hyperlink w:anchor="_Toc38393985" w:history="1">
            <w:r w:rsidRPr="0071357C">
              <w:rPr>
                <w:rStyle w:val="Hyperlink"/>
                <w:noProof/>
              </w:rPr>
              <w:t>Software tools and development environment</w:t>
            </w:r>
            <w:r>
              <w:rPr>
                <w:noProof/>
                <w:webHidden/>
              </w:rPr>
              <w:tab/>
            </w:r>
            <w:r>
              <w:rPr>
                <w:noProof/>
                <w:webHidden/>
              </w:rPr>
              <w:fldChar w:fldCharType="begin"/>
            </w:r>
            <w:r>
              <w:rPr>
                <w:noProof/>
                <w:webHidden/>
              </w:rPr>
              <w:instrText xml:space="preserve"> PAGEREF _Toc38393985 \h </w:instrText>
            </w:r>
            <w:r>
              <w:rPr>
                <w:noProof/>
                <w:webHidden/>
              </w:rPr>
            </w:r>
            <w:r>
              <w:rPr>
                <w:noProof/>
                <w:webHidden/>
              </w:rPr>
              <w:fldChar w:fldCharType="separate"/>
            </w:r>
            <w:r>
              <w:rPr>
                <w:noProof/>
                <w:webHidden/>
              </w:rPr>
              <w:t>22</w:t>
            </w:r>
            <w:r>
              <w:rPr>
                <w:noProof/>
                <w:webHidden/>
              </w:rPr>
              <w:fldChar w:fldCharType="end"/>
            </w:r>
          </w:hyperlink>
        </w:p>
        <w:p w14:paraId="5771DF17" w14:textId="1E50F004" w:rsidR="00F469B2" w:rsidRDefault="00F469B2">
          <w:pPr>
            <w:pStyle w:val="TOC3"/>
            <w:tabs>
              <w:tab w:val="right" w:leader="dot" w:pos="9350"/>
            </w:tabs>
            <w:rPr>
              <w:rFonts w:eastAsiaTheme="minorEastAsia"/>
              <w:noProof/>
              <w:lang w:val="en-GB" w:eastAsia="en-GB"/>
            </w:rPr>
          </w:pPr>
          <w:hyperlink w:anchor="_Toc38393986" w:history="1">
            <w:r w:rsidRPr="0071357C">
              <w:rPr>
                <w:rStyle w:val="Hyperlink"/>
                <w:noProof/>
              </w:rPr>
              <w:t>First steps, setup and hardware testing</w:t>
            </w:r>
            <w:r>
              <w:rPr>
                <w:noProof/>
                <w:webHidden/>
              </w:rPr>
              <w:tab/>
            </w:r>
            <w:r>
              <w:rPr>
                <w:noProof/>
                <w:webHidden/>
              </w:rPr>
              <w:fldChar w:fldCharType="begin"/>
            </w:r>
            <w:r>
              <w:rPr>
                <w:noProof/>
                <w:webHidden/>
              </w:rPr>
              <w:instrText xml:space="preserve"> PAGEREF _Toc38393986 \h </w:instrText>
            </w:r>
            <w:r>
              <w:rPr>
                <w:noProof/>
                <w:webHidden/>
              </w:rPr>
            </w:r>
            <w:r>
              <w:rPr>
                <w:noProof/>
                <w:webHidden/>
              </w:rPr>
              <w:fldChar w:fldCharType="separate"/>
            </w:r>
            <w:r>
              <w:rPr>
                <w:noProof/>
                <w:webHidden/>
              </w:rPr>
              <w:t>22</w:t>
            </w:r>
            <w:r>
              <w:rPr>
                <w:noProof/>
                <w:webHidden/>
              </w:rPr>
              <w:fldChar w:fldCharType="end"/>
            </w:r>
          </w:hyperlink>
        </w:p>
        <w:p w14:paraId="46885C75" w14:textId="7A136DF5" w:rsidR="00F469B2" w:rsidRDefault="00F469B2">
          <w:pPr>
            <w:pStyle w:val="TOC2"/>
            <w:tabs>
              <w:tab w:val="right" w:leader="dot" w:pos="9350"/>
            </w:tabs>
            <w:rPr>
              <w:rFonts w:eastAsiaTheme="minorEastAsia"/>
              <w:noProof/>
              <w:lang w:val="en-GB" w:eastAsia="en-GB"/>
            </w:rPr>
          </w:pPr>
          <w:hyperlink w:anchor="_Toc38393987" w:history="1">
            <w:r w:rsidRPr="0071357C">
              <w:rPr>
                <w:rStyle w:val="Hyperlink"/>
                <w:noProof/>
              </w:rPr>
              <w:t>Database</w:t>
            </w:r>
            <w:r>
              <w:rPr>
                <w:noProof/>
                <w:webHidden/>
              </w:rPr>
              <w:tab/>
            </w:r>
            <w:r>
              <w:rPr>
                <w:noProof/>
                <w:webHidden/>
              </w:rPr>
              <w:fldChar w:fldCharType="begin"/>
            </w:r>
            <w:r>
              <w:rPr>
                <w:noProof/>
                <w:webHidden/>
              </w:rPr>
              <w:instrText xml:space="preserve"> PAGEREF _Toc38393987 \h </w:instrText>
            </w:r>
            <w:r>
              <w:rPr>
                <w:noProof/>
                <w:webHidden/>
              </w:rPr>
            </w:r>
            <w:r>
              <w:rPr>
                <w:noProof/>
                <w:webHidden/>
              </w:rPr>
              <w:fldChar w:fldCharType="separate"/>
            </w:r>
            <w:r>
              <w:rPr>
                <w:noProof/>
                <w:webHidden/>
              </w:rPr>
              <w:t>28</w:t>
            </w:r>
            <w:r>
              <w:rPr>
                <w:noProof/>
                <w:webHidden/>
              </w:rPr>
              <w:fldChar w:fldCharType="end"/>
            </w:r>
          </w:hyperlink>
        </w:p>
        <w:p w14:paraId="784FCBF1" w14:textId="0D01C27F" w:rsidR="00F469B2" w:rsidRDefault="00F469B2">
          <w:pPr>
            <w:pStyle w:val="TOC3"/>
            <w:tabs>
              <w:tab w:val="right" w:leader="dot" w:pos="9350"/>
            </w:tabs>
            <w:rPr>
              <w:rFonts w:eastAsiaTheme="minorEastAsia"/>
              <w:noProof/>
              <w:lang w:val="en-GB" w:eastAsia="en-GB"/>
            </w:rPr>
          </w:pPr>
          <w:hyperlink w:anchor="_Toc38393988" w:history="1">
            <w:r w:rsidRPr="0071357C">
              <w:rPr>
                <w:rStyle w:val="Hyperlink"/>
                <w:noProof/>
              </w:rPr>
              <w:t>PHP Scripts</w:t>
            </w:r>
            <w:r>
              <w:rPr>
                <w:noProof/>
                <w:webHidden/>
              </w:rPr>
              <w:tab/>
            </w:r>
            <w:r>
              <w:rPr>
                <w:noProof/>
                <w:webHidden/>
              </w:rPr>
              <w:fldChar w:fldCharType="begin"/>
            </w:r>
            <w:r>
              <w:rPr>
                <w:noProof/>
                <w:webHidden/>
              </w:rPr>
              <w:instrText xml:space="preserve"> PAGEREF _Toc38393988 \h </w:instrText>
            </w:r>
            <w:r>
              <w:rPr>
                <w:noProof/>
                <w:webHidden/>
              </w:rPr>
            </w:r>
            <w:r>
              <w:rPr>
                <w:noProof/>
                <w:webHidden/>
              </w:rPr>
              <w:fldChar w:fldCharType="separate"/>
            </w:r>
            <w:r>
              <w:rPr>
                <w:noProof/>
                <w:webHidden/>
              </w:rPr>
              <w:t>30</w:t>
            </w:r>
            <w:r>
              <w:rPr>
                <w:noProof/>
                <w:webHidden/>
              </w:rPr>
              <w:fldChar w:fldCharType="end"/>
            </w:r>
          </w:hyperlink>
        </w:p>
        <w:p w14:paraId="284FDBC8" w14:textId="43882FC3" w:rsidR="00F469B2" w:rsidRDefault="00F469B2">
          <w:pPr>
            <w:pStyle w:val="TOC2"/>
            <w:tabs>
              <w:tab w:val="right" w:leader="dot" w:pos="9350"/>
            </w:tabs>
            <w:rPr>
              <w:rFonts w:eastAsiaTheme="minorEastAsia"/>
              <w:noProof/>
              <w:lang w:val="en-GB" w:eastAsia="en-GB"/>
            </w:rPr>
          </w:pPr>
          <w:hyperlink w:anchor="_Toc38393989" w:history="1">
            <w:r w:rsidRPr="0071357C">
              <w:rPr>
                <w:rStyle w:val="Hyperlink"/>
                <w:noProof/>
              </w:rPr>
              <w:t>Android App</w:t>
            </w:r>
            <w:r>
              <w:rPr>
                <w:noProof/>
                <w:webHidden/>
              </w:rPr>
              <w:tab/>
            </w:r>
            <w:r>
              <w:rPr>
                <w:noProof/>
                <w:webHidden/>
              </w:rPr>
              <w:fldChar w:fldCharType="begin"/>
            </w:r>
            <w:r>
              <w:rPr>
                <w:noProof/>
                <w:webHidden/>
              </w:rPr>
              <w:instrText xml:space="preserve"> PAGEREF _Toc38393989 \h </w:instrText>
            </w:r>
            <w:r>
              <w:rPr>
                <w:noProof/>
                <w:webHidden/>
              </w:rPr>
            </w:r>
            <w:r>
              <w:rPr>
                <w:noProof/>
                <w:webHidden/>
              </w:rPr>
              <w:fldChar w:fldCharType="separate"/>
            </w:r>
            <w:r>
              <w:rPr>
                <w:noProof/>
                <w:webHidden/>
              </w:rPr>
              <w:t>30</w:t>
            </w:r>
            <w:r>
              <w:rPr>
                <w:noProof/>
                <w:webHidden/>
              </w:rPr>
              <w:fldChar w:fldCharType="end"/>
            </w:r>
          </w:hyperlink>
        </w:p>
        <w:p w14:paraId="1AAF4B9E" w14:textId="20982871" w:rsidR="00F469B2" w:rsidRDefault="00F469B2">
          <w:pPr>
            <w:pStyle w:val="TOC2"/>
            <w:tabs>
              <w:tab w:val="right" w:leader="dot" w:pos="9350"/>
            </w:tabs>
            <w:rPr>
              <w:rFonts w:eastAsiaTheme="minorEastAsia"/>
              <w:noProof/>
              <w:lang w:val="en-GB" w:eastAsia="en-GB"/>
            </w:rPr>
          </w:pPr>
          <w:hyperlink w:anchor="_Toc38393990" w:history="1">
            <w:r w:rsidRPr="0071357C">
              <w:rPr>
                <w:rStyle w:val="Hyperlink"/>
                <w:noProof/>
              </w:rPr>
              <w:t>Wristband</w:t>
            </w:r>
            <w:r>
              <w:rPr>
                <w:noProof/>
                <w:webHidden/>
              </w:rPr>
              <w:tab/>
            </w:r>
            <w:r>
              <w:rPr>
                <w:noProof/>
                <w:webHidden/>
              </w:rPr>
              <w:fldChar w:fldCharType="begin"/>
            </w:r>
            <w:r>
              <w:rPr>
                <w:noProof/>
                <w:webHidden/>
              </w:rPr>
              <w:instrText xml:space="preserve"> PAGEREF _Toc38393990 \h </w:instrText>
            </w:r>
            <w:r>
              <w:rPr>
                <w:noProof/>
                <w:webHidden/>
              </w:rPr>
            </w:r>
            <w:r>
              <w:rPr>
                <w:noProof/>
                <w:webHidden/>
              </w:rPr>
              <w:fldChar w:fldCharType="separate"/>
            </w:r>
            <w:r>
              <w:rPr>
                <w:noProof/>
                <w:webHidden/>
              </w:rPr>
              <w:t>38</w:t>
            </w:r>
            <w:r>
              <w:rPr>
                <w:noProof/>
                <w:webHidden/>
              </w:rPr>
              <w:fldChar w:fldCharType="end"/>
            </w:r>
          </w:hyperlink>
        </w:p>
        <w:p w14:paraId="51F4BC92" w14:textId="7B08D6EE" w:rsidR="00F469B2" w:rsidRDefault="00F469B2">
          <w:pPr>
            <w:pStyle w:val="TOC1"/>
            <w:tabs>
              <w:tab w:val="right" w:leader="dot" w:pos="9350"/>
            </w:tabs>
            <w:rPr>
              <w:rFonts w:eastAsiaTheme="minorEastAsia"/>
              <w:noProof/>
              <w:lang w:val="en-GB" w:eastAsia="en-GB"/>
            </w:rPr>
          </w:pPr>
          <w:hyperlink w:anchor="_Toc38393991" w:history="1">
            <w:r w:rsidRPr="0071357C">
              <w:rPr>
                <w:rStyle w:val="Hyperlink"/>
                <w:noProof/>
              </w:rPr>
              <w:t>Evaluation</w:t>
            </w:r>
            <w:r>
              <w:rPr>
                <w:noProof/>
                <w:webHidden/>
              </w:rPr>
              <w:tab/>
            </w:r>
            <w:r>
              <w:rPr>
                <w:noProof/>
                <w:webHidden/>
              </w:rPr>
              <w:fldChar w:fldCharType="begin"/>
            </w:r>
            <w:r>
              <w:rPr>
                <w:noProof/>
                <w:webHidden/>
              </w:rPr>
              <w:instrText xml:space="preserve"> PAGEREF _Toc38393991 \h </w:instrText>
            </w:r>
            <w:r>
              <w:rPr>
                <w:noProof/>
                <w:webHidden/>
              </w:rPr>
            </w:r>
            <w:r>
              <w:rPr>
                <w:noProof/>
                <w:webHidden/>
              </w:rPr>
              <w:fldChar w:fldCharType="separate"/>
            </w:r>
            <w:r>
              <w:rPr>
                <w:noProof/>
                <w:webHidden/>
              </w:rPr>
              <w:t>39</w:t>
            </w:r>
            <w:r>
              <w:rPr>
                <w:noProof/>
                <w:webHidden/>
              </w:rPr>
              <w:fldChar w:fldCharType="end"/>
            </w:r>
          </w:hyperlink>
        </w:p>
        <w:p w14:paraId="34F31484" w14:textId="4F68DBE6" w:rsidR="00F469B2" w:rsidRDefault="00F469B2">
          <w:pPr>
            <w:pStyle w:val="TOC2"/>
            <w:tabs>
              <w:tab w:val="right" w:leader="dot" w:pos="9350"/>
            </w:tabs>
            <w:rPr>
              <w:rFonts w:eastAsiaTheme="minorEastAsia"/>
              <w:noProof/>
              <w:lang w:val="en-GB" w:eastAsia="en-GB"/>
            </w:rPr>
          </w:pPr>
          <w:hyperlink w:anchor="_Toc38393992" w:history="1">
            <w:r w:rsidRPr="0071357C">
              <w:rPr>
                <w:rStyle w:val="Hyperlink"/>
                <w:noProof/>
              </w:rPr>
              <w:t>Setup, software and prerequisites</w:t>
            </w:r>
            <w:r>
              <w:rPr>
                <w:noProof/>
                <w:webHidden/>
              </w:rPr>
              <w:tab/>
            </w:r>
            <w:r>
              <w:rPr>
                <w:noProof/>
                <w:webHidden/>
              </w:rPr>
              <w:fldChar w:fldCharType="begin"/>
            </w:r>
            <w:r>
              <w:rPr>
                <w:noProof/>
                <w:webHidden/>
              </w:rPr>
              <w:instrText xml:space="preserve"> PAGEREF _Toc38393992 \h </w:instrText>
            </w:r>
            <w:r>
              <w:rPr>
                <w:noProof/>
                <w:webHidden/>
              </w:rPr>
            </w:r>
            <w:r>
              <w:rPr>
                <w:noProof/>
                <w:webHidden/>
              </w:rPr>
              <w:fldChar w:fldCharType="separate"/>
            </w:r>
            <w:r>
              <w:rPr>
                <w:noProof/>
                <w:webHidden/>
              </w:rPr>
              <w:t>40</w:t>
            </w:r>
            <w:r>
              <w:rPr>
                <w:noProof/>
                <w:webHidden/>
              </w:rPr>
              <w:fldChar w:fldCharType="end"/>
            </w:r>
          </w:hyperlink>
        </w:p>
        <w:p w14:paraId="6C66DFDF" w14:textId="5C449DCD" w:rsidR="00F469B2" w:rsidRDefault="00F469B2">
          <w:pPr>
            <w:pStyle w:val="TOC2"/>
            <w:tabs>
              <w:tab w:val="right" w:leader="dot" w:pos="9350"/>
            </w:tabs>
            <w:rPr>
              <w:rFonts w:eastAsiaTheme="minorEastAsia"/>
              <w:noProof/>
              <w:lang w:val="en-GB" w:eastAsia="en-GB"/>
            </w:rPr>
          </w:pPr>
          <w:hyperlink w:anchor="_Toc38393993" w:history="1">
            <w:r w:rsidRPr="0071357C">
              <w:rPr>
                <w:rStyle w:val="Hyperlink"/>
                <w:noProof/>
              </w:rPr>
              <w:t>Implementation</w:t>
            </w:r>
            <w:r>
              <w:rPr>
                <w:noProof/>
                <w:webHidden/>
              </w:rPr>
              <w:tab/>
            </w:r>
            <w:r>
              <w:rPr>
                <w:noProof/>
                <w:webHidden/>
              </w:rPr>
              <w:fldChar w:fldCharType="begin"/>
            </w:r>
            <w:r>
              <w:rPr>
                <w:noProof/>
                <w:webHidden/>
              </w:rPr>
              <w:instrText xml:space="preserve"> PAGEREF _Toc38393993 \h </w:instrText>
            </w:r>
            <w:r>
              <w:rPr>
                <w:noProof/>
                <w:webHidden/>
              </w:rPr>
            </w:r>
            <w:r>
              <w:rPr>
                <w:noProof/>
                <w:webHidden/>
              </w:rPr>
              <w:fldChar w:fldCharType="separate"/>
            </w:r>
            <w:r>
              <w:rPr>
                <w:noProof/>
                <w:webHidden/>
              </w:rPr>
              <w:t>40</w:t>
            </w:r>
            <w:r>
              <w:rPr>
                <w:noProof/>
                <w:webHidden/>
              </w:rPr>
              <w:fldChar w:fldCharType="end"/>
            </w:r>
          </w:hyperlink>
        </w:p>
        <w:p w14:paraId="41A758A3" w14:textId="77DC269D" w:rsidR="00F469B2" w:rsidRDefault="00F469B2">
          <w:pPr>
            <w:pStyle w:val="TOC2"/>
            <w:tabs>
              <w:tab w:val="right" w:leader="dot" w:pos="9350"/>
            </w:tabs>
            <w:rPr>
              <w:rFonts w:eastAsiaTheme="minorEastAsia"/>
              <w:noProof/>
              <w:lang w:val="en-GB" w:eastAsia="en-GB"/>
            </w:rPr>
          </w:pPr>
          <w:hyperlink w:anchor="_Toc38393994" w:history="1">
            <w:r w:rsidRPr="0071357C">
              <w:rPr>
                <w:rStyle w:val="Hyperlink"/>
                <w:noProof/>
              </w:rPr>
              <w:t>Personal reflection</w:t>
            </w:r>
            <w:r>
              <w:rPr>
                <w:noProof/>
                <w:webHidden/>
              </w:rPr>
              <w:tab/>
            </w:r>
            <w:r>
              <w:rPr>
                <w:noProof/>
                <w:webHidden/>
              </w:rPr>
              <w:fldChar w:fldCharType="begin"/>
            </w:r>
            <w:r>
              <w:rPr>
                <w:noProof/>
                <w:webHidden/>
              </w:rPr>
              <w:instrText xml:space="preserve"> PAGEREF _Toc38393994 \h </w:instrText>
            </w:r>
            <w:r>
              <w:rPr>
                <w:noProof/>
                <w:webHidden/>
              </w:rPr>
            </w:r>
            <w:r>
              <w:rPr>
                <w:noProof/>
                <w:webHidden/>
              </w:rPr>
              <w:fldChar w:fldCharType="separate"/>
            </w:r>
            <w:r>
              <w:rPr>
                <w:noProof/>
                <w:webHidden/>
              </w:rPr>
              <w:t>40</w:t>
            </w:r>
            <w:r>
              <w:rPr>
                <w:noProof/>
                <w:webHidden/>
              </w:rPr>
              <w:fldChar w:fldCharType="end"/>
            </w:r>
          </w:hyperlink>
        </w:p>
        <w:p w14:paraId="4C002AF9" w14:textId="28CEEC56" w:rsidR="00F469B2" w:rsidRDefault="00F469B2">
          <w:pPr>
            <w:pStyle w:val="TOC2"/>
            <w:tabs>
              <w:tab w:val="right" w:leader="dot" w:pos="9350"/>
            </w:tabs>
            <w:rPr>
              <w:rFonts w:eastAsiaTheme="minorEastAsia"/>
              <w:noProof/>
              <w:lang w:val="en-GB" w:eastAsia="en-GB"/>
            </w:rPr>
          </w:pPr>
          <w:hyperlink w:anchor="_Toc38393995" w:history="1">
            <w:r w:rsidRPr="0071357C">
              <w:rPr>
                <w:rStyle w:val="Hyperlink"/>
                <w:noProof/>
              </w:rPr>
              <w:t>Further work</w:t>
            </w:r>
            <w:r>
              <w:rPr>
                <w:noProof/>
                <w:webHidden/>
              </w:rPr>
              <w:tab/>
            </w:r>
            <w:r>
              <w:rPr>
                <w:noProof/>
                <w:webHidden/>
              </w:rPr>
              <w:fldChar w:fldCharType="begin"/>
            </w:r>
            <w:r>
              <w:rPr>
                <w:noProof/>
                <w:webHidden/>
              </w:rPr>
              <w:instrText xml:space="preserve"> PAGEREF _Toc38393995 \h </w:instrText>
            </w:r>
            <w:r>
              <w:rPr>
                <w:noProof/>
                <w:webHidden/>
              </w:rPr>
            </w:r>
            <w:r>
              <w:rPr>
                <w:noProof/>
                <w:webHidden/>
              </w:rPr>
              <w:fldChar w:fldCharType="separate"/>
            </w:r>
            <w:r>
              <w:rPr>
                <w:noProof/>
                <w:webHidden/>
              </w:rPr>
              <w:t>41</w:t>
            </w:r>
            <w:r>
              <w:rPr>
                <w:noProof/>
                <w:webHidden/>
              </w:rPr>
              <w:fldChar w:fldCharType="end"/>
            </w:r>
          </w:hyperlink>
        </w:p>
        <w:p w14:paraId="3D7D706B" w14:textId="21D0CFF3" w:rsidR="00F469B2" w:rsidRDefault="00F469B2">
          <w:pPr>
            <w:pStyle w:val="TOC1"/>
            <w:tabs>
              <w:tab w:val="right" w:leader="dot" w:pos="9350"/>
            </w:tabs>
            <w:rPr>
              <w:rFonts w:eastAsiaTheme="minorEastAsia"/>
              <w:noProof/>
              <w:lang w:val="en-GB" w:eastAsia="en-GB"/>
            </w:rPr>
          </w:pPr>
          <w:hyperlink w:anchor="_Toc38393996" w:history="1">
            <w:r w:rsidRPr="0071357C">
              <w:rPr>
                <w:rStyle w:val="Hyperlink"/>
                <w:noProof/>
              </w:rPr>
              <w:t>Conclusion</w:t>
            </w:r>
            <w:r>
              <w:rPr>
                <w:noProof/>
                <w:webHidden/>
              </w:rPr>
              <w:tab/>
            </w:r>
            <w:r>
              <w:rPr>
                <w:noProof/>
                <w:webHidden/>
              </w:rPr>
              <w:fldChar w:fldCharType="begin"/>
            </w:r>
            <w:r>
              <w:rPr>
                <w:noProof/>
                <w:webHidden/>
              </w:rPr>
              <w:instrText xml:space="preserve"> PAGEREF _Toc38393996 \h </w:instrText>
            </w:r>
            <w:r>
              <w:rPr>
                <w:noProof/>
                <w:webHidden/>
              </w:rPr>
            </w:r>
            <w:r>
              <w:rPr>
                <w:noProof/>
                <w:webHidden/>
              </w:rPr>
              <w:fldChar w:fldCharType="separate"/>
            </w:r>
            <w:r>
              <w:rPr>
                <w:noProof/>
                <w:webHidden/>
              </w:rPr>
              <w:t>41</w:t>
            </w:r>
            <w:r>
              <w:rPr>
                <w:noProof/>
                <w:webHidden/>
              </w:rPr>
              <w:fldChar w:fldCharType="end"/>
            </w:r>
          </w:hyperlink>
        </w:p>
        <w:p w14:paraId="104E8A2C" w14:textId="40E84086" w:rsidR="00F469B2" w:rsidRDefault="00F469B2">
          <w:pPr>
            <w:pStyle w:val="TOC1"/>
            <w:tabs>
              <w:tab w:val="right" w:leader="dot" w:pos="9350"/>
            </w:tabs>
            <w:rPr>
              <w:rFonts w:eastAsiaTheme="minorEastAsia"/>
              <w:noProof/>
              <w:lang w:val="en-GB" w:eastAsia="en-GB"/>
            </w:rPr>
          </w:pPr>
          <w:hyperlink w:anchor="_Toc38393997" w:history="1">
            <w:r w:rsidRPr="0071357C">
              <w:rPr>
                <w:rStyle w:val="Hyperlink"/>
                <w:noProof/>
              </w:rPr>
              <w:t>References and Bibliography</w:t>
            </w:r>
            <w:r>
              <w:rPr>
                <w:noProof/>
                <w:webHidden/>
              </w:rPr>
              <w:tab/>
            </w:r>
            <w:r>
              <w:rPr>
                <w:noProof/>
                <w:webHidden/>
              </w:rPr>
              <w:fldChar w:fldCharType="begin"/>
            </w:r>
            <w:r>
              <w:rPr>
                <w:noProof/>
                <w:webHidden/>
              </w:rPr>
              <w:instrText xml:space="preserve"> PAGEREF _Toc38393997 \h </w:instrText>
            </w:r>
            <w:r>
              <w:rPr>
                <w:noProof/>
                <w:webHidden/>
              </w:rPr>
            </w:r>
            <w:r>
              <w:rPr>
                <w:noProof/>
                <w:webHidden/>
              </w:rPr>
              <w:fldChar w:fldCharType="separate"/>
            </w:r>
            <w:r>
              <w:rPr>
                <w:noProof/>
                <w:webHidden/>
              </w:rPr>
              <w:t>41</w:t>
            </w:r>
            <w:r>
              <w:rPr>
                <w:noProof/>
                <w:webHidden/>
              </w:rPr>
              <w:fldChar w:fldCharType="end"/>
            </w:r>
          </w:hyperlink>
        </w:p>
        <w:p w14:paraId="30177089" w14:textId="1AE50F4B" w:rsidR="00F469B2" w:rsidRDefault="00F469B2">
          <w:pPr>
            <w:pStyle w:val="TOC1"/>
            <w:tabs>
              <w:tab w:val="right" w:leader="dot" w:pos="9350"/>
            </w:tabs>
            <w:rPr>
              <w:rFonts w:eastAsiaTheme="minorEastAsia"/>
              <w:noProof/>
              <w:lang w:val="en-GB" w:eastAsia="en-GB"/>
            </w:rPr>
          </w:pPr>
          <w:hyperlink w:anchor="_Toc38393998" w:history="1">
            <w:r w:rsidRPr="0071357C">
              <w:rPr>
                <w:rStyle w:val="Hyperlink"/>
                <w:noProof/>
              </w:rPr>
              <w:t>Appendices</w:t>
            </w:r>
            <w:r>
              <w:rPr>
                <w:noProof/>
                <w:webHidden/>
              </w:rPr>
              <w:tab/>
            </w:r>
            <w:r>
              <w:rPr>
                <w:noProof/>
                <w:webHidden/>
              </w:rPr>
              <w:fldChar w:fldCharType="begin"/>
            </w:r>
            <w:r>
              <w:rPr>
                <w:noProof/>
                <w:webHidden/>
              </w:rPr>
              <w:instrText xml:space="preserve"> PAGEREF _Toc38393998 \h </w:instrText>
            </w:r>
            <w:r>
              <w:rPr>
                <w:noProof/>
                <w:webHidden/>
              </w:rPr>
            </w:r>
            <w:r>
              <w:rPr>
                <w:noProof/>
                <w:webHidden/>
              </w:rPr>
              <w:fldChar w:fldCharType="separate"/>
            </w:r>
            <w:r>
              <w:rPr>
                <w:noProof/>
                <w:webHidden/>
              </w:rPr>
              <w:t>41</w:t>
            </w:r>
            <w:r>
              <w:rPr>
                <w:noProof/>
                <w:webHidden/>
              </w:rPr>
              <w:fldChar w:fldCharType="end"/>
            </w:r>
          </w:hyperlink>
        </w:p>
        <w:p w14:paraId="0E44F43D" w14:textId="79D3AEE3" w:rsidR="00F469B2" w:rsidRDefault="00F469B2">
          <w:pPr>
            <w:pStyle w:val="TOC2"/>
            <w:tabs>
              <w:tab w:val="right" w:leader="dot" w:pos="9350"/>
            </w:tabs>
            <w:rPr>
              <w:rFonts w:eastAsiaTheme="minorEastAsia"/>
              <w:noProof/>
              <w:lang w:val="en-GB" w:eastAsia="en-GB"/>
            </w:rPr>
          </w:pPr>
          <w:hyperlink w:anchor="_Toc38393999" w:history="1">
            <w:r w:rsidRPr="0071357C">
              <w:rPr>
                <w:rStyle w:val="Hyperlink"/>
                <w:noProof/>
              </w:rPr>
              <w:t>Php scripts</w:t>
            </w:r>
            <w:r>
              <w:rPr>
                <w:noProof/>
                <w:webHidden/>
              </w:rPr>
              <w:tab/>
            </w:r>
            <w:r>
              <w:rPr>
                <w:noProof/>
                <w:webHidden/>
              </w:rPr>
              <w:fldChar w:fldCharType="begin"/>
            </w:r>
            <w:r>
              <w:rPr>
                <w:noProof/>
                <w:webHidden/>
              </w:rPr>
              <w:instrText xml:space="preserve"> PAGEREF _Toc38393999 \h </w:instrText>
            </w:r>
            <w:r>
              <w:rPr>
                <w:noProof/>
                <w:webHidden/>
              </w:rPr>
            </w:r>
            <w:r>
              <w:rPr>
                <w:noProof/>
                <w:webHidden/>
              </w:rPr>
              <w:fldChar w:fldCharType="separate"/>
            </w:r>
            <w:r>
              <w:rPr>
                <w:noProof/>
                <w:webHidden/>
              </w:rPr>
              <w:t>41</w:t>
            </w:r>
            <w:r>
              <w:rPr>
                <w:noProof/>
                <w:webHidden/>
              </w:rPr>
              <w:fldChar w:fldCharType="end"/>
            </w:r>
          </w:hyperlink>
        </w:p>
        <w:p w14:paraId="0167DBF4" w14:textId="4F405745"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1" w:name="_Toc38393941"/>
      <w:r>
        <w:lastRenderedPageBreak/>
        <w:t>Abstract</w:t>
      </w:r>
      <w:bookmarkEnd w:id="1"/>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2" w:name="_Toc38393942"/>
      <w:r>
        <w:t>Acknowledgements</w:t>
      </w:r>
      <w:bookmarkEnd w:id="2"/>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3" w:name="_Toc38393943"/>
      <w:r>
        <w:t>Introduction</w:t>
      </w:r>
      <w:bookmarkEnd w:id="3"/>
      <w:r>
        <w:t xml:space="preserve"> </w:t>
      </w:r>
    </w:p>
    <w:p w14:paraId="5323646C" w14:textId="6723266F" w:rsidR="004757E8" w:rsidRDefault="004757E8" w:rsidP="004757E8">
      <w:pPr>
        <w:pStyle w:val="Heading2"/>
      </w:pPr>
      <w:bookmarkStart w:id="4" w:name="_Toc38393944"/>
      <w:r>
        <w:t>Background</w:t>
      </w:r>
      <w:bookmarkEnd w:id="4"/>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5" w:name="_Toc38393945"/>
      <w:r>
        <w:t>Direction</w:t>
      </w:r>
      <w:bookmarkEnd w:id="5"/>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6" w:name="_Toc38393946"/>
      <w:r>
        <w:t>Intended audience</w:t>
      </w:r>
      <w:bookmarkEnd w:id="6"/>
      <w:r>
        <w:t xml:space="preserve"> </w:t>
      </w:r>
    </w:p>
    <w:p w14:paraId="7AE6D503" w14:textId="4A159CC7" w:rsidR="00467F0A" w:rsidRPr="00467F0A" w:rsidRDefault="00467F0A" w:rsidP="00467F0A">
      <w:r>
        <w:t>Below we will outline the main intended audience for this product. However</w:t>
      </w:r>
      <w:r w:rsidR="00FD4F3B">
        <w:t>,</w:t>
      </w:r>
      <w:r>
        <w:t xml:space="preserve">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7" w:name="_Toc38393947"/>
      <w:r>
        <w:t>Objectives</w:t>
      </w:r>
      <w:bookmarkEnd w:id="7"/>
      <w:r>
        <w:t xml:space="preserve"> </w:t>
      </w:r>
    </w:p>
    <w:p w14:paraId="101DA8A4" w14:textId="31CC8968" w:rsidR="00DE2CCC" w:rsidRPr="00DE2CCC" w:rsidRDefault="00DE2CCC" w:rsidP="00DE2CCC">
      <w:r>
        <w:t xml:space="preserve">Below we will outline the main objectives of the project. Though not </w:t>
      </w:r>
      <w:proofErr w:type="gramStart"/>
      <w:r>
        <w:t>all of</w:t>
      </w:r>
      <w:proofErr w:type="gramEnd"/>
      <w:r>
        <w:t xml:space="preserve">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8" w:name="_Toc38393948"/>
      <w:r w:rsidRPr="00617133">
        <w:t>Research</w:t>
      </w:r>
      <w:bookmarkEnd w:id="8"/>
      <w:r>
        <w:t xml:space="preserve"> </w:t>
      </w:r>
    </w:p>
    <w:p w14:paraId="3D986501" w14:textId="63F99331" w:rsidR="009B3169" w:rsidRDefault="009B3169" w:rsidP="009B3169">
      <w:pPr>
        <w:pStyle w:val="Heading2"/>
      </w:pPr>
      <w:bookmarkStart w:id="9" w:name="_Toc38393949"/>
      <w:r>
        <w:t>Haptic feedback</w:t>
      </w:r>
      <w:bookmarkEnd w:id="9"/>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w:t>
      </w:r>
      <w:proofErr w:type="gramStart"/>
      <w:r w:rsidR="008F72BE">
        <w:t>aforementioned social</w:t>
      </w:r>
      <w:proofErr w:type="gramEnd"/>
      <w:r w:rsidR="008F72BE">
        <w:t xml:space="preserve">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w:t>
      </w:r>
      <w:proofErr w:type="gramStart"/>
      <w:r w:rsidR="005E788A">
        <w:t>are capable of tailoring</w:t>
      </w:r>
      <w:proofErr w:type="gramEnd"/>
      <w:r w:rsidR="005E788A">
        <w:t xml:space="preserve">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aoe at the time of notification.</w:t>
      </w:r>
    </w:p>
    <w:p w14:paraId="48A2C194" w14:textId="25E018D0"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Alam</w:t>
      </w:r>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F2ED99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thermoception),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7D80E0CD" w:rsidR="00E64B11"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24735962" w:rsidR="00372AAA" w:rsidRPr="009B3169" w:rsidRDefault="00372AAA" w:rsidP="009B3169">
      <w:r>
        <w:t xml:space="preserve">Research has already been completed </w:t>
      </w:r>
      <w:r w:rsidR="009F2776">
        <w:t xml:space="preserve">on the usage of haptic feedback embedded into clothing and d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w:t>
      </w:r>
      <w:proofErr w:type="gramStart"/>
      <w:r w:rsidR="009F1BAA">
        <w:t>aforementioned from</w:t>
      </w:r>
      <w:proofErr w:type="gramEnd"/>
      <w:r w:rsidR="009F1BAA">
        <w:t xml:space="preserve"> being an issue as well as reduce the complexity and therefore cost of the product. </w:t>
      </w:r>
    </w:p>
    <w:p w14:paraId="498BCC58" w14:textId="4F7F860E" w:rsidR="00617133" w:rsidRDefault="00617133" w:rsidP="00617133">
      <w:pPr>
        <w:pStyle w:val="Heading2"/>
      </w:pPr>
      <w:bookmarkStart w:id="10" w:name="_Toc38393950"/>
      <w:r>
        <w:t>Does it exist?</w:t>
      </w:r>
      <w:bookmarkEnd w:id="10"/>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1" w:name="_Toc38393951"/>
      <w:r>
        <w:t>Hey Bracelet</w:t>
      </w:r>
      <w:bookmarkEnd w:id="11"/>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61BE6D3C" w:rsidR="00D50976" w:rsidRDefault="00C66744" w:rsidP="00C66744">
      <w:pPr>
        <w:pStyle w:val="Caption"/>
        <w:jc w:val="center"/>
      </w:pPr>
      <w:r>
        <w:t xml:space="preserve">Figure </w:t>
      </w:r>
      <w:fldSimple w:instr=" SEQ Figure \* ARABIC ">
        <w:r w:rsidR="004371D7">
          <w:rPr>
            <w:noProof/>
          </w:rPr>
          <w:t>1</w:t>
        </w:r>
      </w:fldSimple>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2" w:name="_Toc38393952"/>
      <w:r>
        <w:lastRenderedPageBreak/>
        <w:t>Sony Wena</w:t>
      </w:r>
      <w:bookmarkEnd w:id="12"/>
      <w:r w:rsidR="006C4D30">
        <w:t xml:space="preserve">  </w:t>
      </w:r>
      <w:r>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7A6D57DE" w:rsidR="00CC3BC7" w:rsidRDefault="00C66744" w:rsidP="00C66744">
      <w:pPr>
        <w:pStyle w:val="Caption"/>
        <w:jc w:val="center"/>
      </w:pPr>
      <w:r>
        <w:t xml:space="preserve">Figure </w:t>
      </w:r>
      <w:fldSimple w:instr=" SEQ Figure \* ARABIC ">
        <w:r w:rsidR="004371D7">
          <w:rPr>
            <w:noProof/>
          </w:rPr>
          <w:t>2</w:t>
        </w:r>
      </w:fldSimple>
    </w:p>
    <w:p w14:paraId="3BCE0D6E" w14:textId="55E6EA64" w:rsidR="006C4D30" w:rsidRDefault="00CC0BE6" w:rsidP="00CC3BC7">
      <w:r>
        <w:t xml:space="preserve">The Sony Wena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3" w:name="_Toc38393953"/>
      <w:r>
        <w:t xml:space="preserve">Generic </w:t>
      </w:r>
      <w:r w:rsidR="00C251AD">
        <w:t>low-cost</w:t>
      </w:r>
      <w:r>
        <w:t xml:space="preserve"> smartwatch</w:t>
      </w:r>
      <w:bookmarkEnd w:id="13"/>
      <w:r>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Leegoal’ and ‘DreaT</w:t>
      </w:r>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65288C17" w:rsidR="00C251AD" w:rsidRPr="00170E35" w:rsidRDefault="00C66744" w:rsidP="00C66744">
      <w:pPr>
        <w:pStyle w:val="Caption"/>
        <w:jc w:val="center"/>
      </w:pPr>
      <w:r>
        <w:t xml:space="preserve">Figure </w:t>
      </w:r>
      <w:fldSimple w:instr=" SEQ Figure \* ARABIC ">
        <w:r w:rsidR="004371D7">
          <w:rPr>
            <w:noProof/>
          </w:rPr>
          <w:t>3</w:t>
        </w:r>
      </w:fldSimple>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4" w:name="_Toc38393954"/>
      <w:r>
        <w:t>Comparison</w:t>
      </w:r>
      <w:bookmarkEnd w:id="14"/>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r>
        <w:t xml:space="preserve">Table </w:t>
      </w:r>
      <w:fldSimple w:instr=" SEQ Table \* ARABIC ">
        <w:r w:rsidR="00D878A4">
          <w:rPr>
            <w:noProof/>
          </w:rPr>
          <w:t>1</w:t>
        </w:r>
      </w:fldSimple>
    </w:p>
    <w:p w14:paraId="191DF917" w14:textId="7334008E" w:rsidR="009F21CC" w:rsidRDefault="009F21CC" w:rsidP="009F21CC">
      <w:pPr>
        <w:pStyle w:val="Heading2"/>
      </w:pPr>
      <w:bookmarkStart w:id="15" w:name="_Toc38393955"/>
      <w:r>
        <w:lastRenderedPageBreak/>
        <w:t>Energy harvesting</w:t>
      </w:r>
      <w:bookmarkEnd w:id="15"/>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rsidR="00AD4775">
        <w:t>devices</w:t>
      </w:r>
      <w:proofErr w:type="gramEnd"/>
      <w:r w:rsidR="00AD4775">
        <w:t xml:space="preserve">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6" w:name="_Toc38393956"/>
      <w:r>
        <w:t>Mechanical harvesting and automatic watches</w:t>
      </w:r>
      <w:bookmarkEnd w:id="16"/>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384465"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7" w:name="_Toc38393957"/>
      <w:r>
        <w:rPr>
          <w:rFonts w:eastAsiaTheme="minorEastAsia"/>
        </w:rPr>
        <w:t>Piezoelectric</w:t>
      </w:r>
      <w:bookmarkEnd w:id="17"/>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8" w:name="_Toc38393958"/>
      <w:r>
        <w:t>Seebeck/</w:t>
      </w:r>
      <w:r w:rsidR="00BB61A2">
        <w:t>Peltier</w:t>
      </w:r>
      <w:bookmarkEnd w:id="18"/>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177C93EC" w:rsidR="00DB031D" w:rsidRDefault="00DB031D" w:rsidP="00DB031D">
      <w:pPr>
        <w:pStyle w:val="Heading3"/>
      </w:pPr>
      <w:bookmarkStart w:id="19" w:name="_Toc38393959"/>
      <w:r>
        <w:t>Solar</w:t>
      </w:r>
      <w:bookmarkEnd w:id="19"/>
      <w:r>
        <w:t xml:space="preserve"> </w:t>
      </w:r>
    </w:p>
    <w:p w14:paraId="2143810E" w14:textId="780D8355"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w:t>
      </w:r>
      <w:r w:rsidR="006B0CC1">
        <w:t>cells,</w:t>
      </w:r>
      <w:r>
        <w:t xml:space="preserve">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20" w:name="_Toc38393960"/>
      <w:r>
        <w:t>Conclusion</w:t>
      </w:r>
      <w:bookmarkEnd w:id="20"/>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3FFB2DAB" w:rsidR="004D162B" w:rsidRDefault="004D162B" w:rsidP="004D162B">
            <w:r>
              <w:t xml:space="preserve">High as no </w:t>
            </w:r>
            <w:r w:rsidR="006B0CC1">
              <w:t>premade</w:t>
            </w:r>
            <w:r>
              <w:t xml:space="preserv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1D26E429" w:rsidR="004D162B" w:rsidRDefault="006B0CC1" w:rsidP="004D162B">
            <w:r>
              <w:t>Low (</w:t>
            </w:r>
            <w:r w:rsidR="00A22806">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fldSimple w:instr=" SEQ Table \* ARABIC ">
        <w:r w:rsidR="00D878A4">
          <w:rPr>
            <w:noProof/>
          </w:rPr>
          <w:t>2</w:t>
        </w:r>
      </w:fldSimple>
    </w:p>
    <w:p w14:paraId="2BF84F55" w14:textId="0FFE69DF" w:rsidR="005F16B7" w:rsidRDefault="007737D9" w:rsidP="004D162B">
      <w:r>
        <w:t xml:space="preserve">A characteristic of the </w:t>
      </w:r>
      <w:proofErr w:type="gramStart"/>
      <w:r>
        <w:t>aforementioned energy</w:t>
      </w:r>
      <w:proofErr w:type="gramEnd"/>
      <w:r>
        <w:t xml:space="preserve">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1" w:name="_Hlk4079346"/>
    </w:p>
    <w:p w14:paraId="5CE061F0" w14:textId="1957178C" w:rsidR="001C5751" w:rsidRPr="001C5751" w:rsidRDefault="001C5751" w:rsidP="001C5751">
      <w:pPr>
        <w:pStyle w:val="Heading1"/>
      </w:pPr>
      <w:bookmarkStart w:id="22" w:name="_Hlk35100805"/>
      <w:bookmarkStart w:id="23" w:name="_Toc38393961"/>
      <w:r w:rsidRPr="001C5751">
        <w:lastRenderedPageBreak/>
        <w:t>Requirements</w:t>
      </w:r>
      <w:bookmarkEnd w:id="23"/>
    </w:p>
    <w:p w14:paraId="271A136C" w14:textId="77777777" w:rsidR="001C5751" w:rsidRPr="001C5751" w:rsidRDefault="001C5751" w:rsidP="001C5751">
      <w:r w:rsidRPr="001C5751">
        <w:t xml:space="preserve">This section of the document outlines the overall requirements for the project and uses MoSCoW (Must have, </w:t>
      </w:r>
      <w:proofErr w:type="gramStart"/>
      <w:r w:rsidRPr="001C5751">
        <w:t>Should</w:t>
      </w:r>
      <w:proofErr w:type="gramEnd"/>
      <w:r w:rsidRPr="001C5751">
        <w:t xml:space="preserve">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66CE150" w:rsidR="001C5751" w:rsidRPr="001C5751" w:rsidRDefault="006B0CC1" w:rsidP="001C5751">
      <w:r w:rsidRPr="001C5751">
        <w:rPr>
          <w:vertAlign w:val="subscript"/>
        </w:rPr>
        <w:t>1.</w:t>
      </w:r>
      <w:r w:rsidR="001C5751" w:rsidRPr="001C5751">
        <w:t xml:space="preserve"> Functional (1) or Non-Functional (2)</w:t>
      </w:r>
    </w:p>
    <w:p w14:paraId="51DB25FB" w14:textId="02AFCD84" w:rsidR="001C5751" w:rsidRPr="001C5751" w:rsidRDefault="006B0CC1" w:rsidP="001C5751">
      <w:r w:rsidRPr="001C5751">
        <w:rPr>
          <w:vertAlign w:val="subscript"/>
        </w:rPr>
        <w:t>2</w:t>
      </w:r>
      <w:r w:rsidRPr="001C5751">
        <w:t>.</w:t>
      </w:r>
      <w:r w:rsidR="001C5751" w:rsidRPr="001C5751">
        <w:t xml:space="preserve"> Component, Android application (1)</w:t>
      </w:r>
      <w:r w:rsidR="001C5751">
        <w:t>,</w:t>
      </w:r>
      <w:r w:rsidR="001C5751" w:rsidRPr="001C5751">
        <w:t xml:space="preserve"> Hardware device (2) or Database (3)</w:t>
      </w:r>
    </w:p>
    <w:p w14:paraId="5F4CE6BF" w14:textId="725D8A15" w:rsidR="001C5751" w:rsidRPr="001C5751" w:rsidRDefault="006B0CC1" w:rsidP="001C5751">
      <w:r w:rsidRPr="001C5751">
        <w:rPr>
          <w:vertAlign w:val="subscript"/>
        </w:rPr>
        <w:t>3</w:t>
      </w:r>
      <w:r w:rsidRPr="001C5751">
        <w:t>.</w:t>
      </w:r>
      <w:r w:rsidR="001C5751" w:rsidRPr="001C5751">
        <w:t xml:space="preserve"> Requirement number </w:t>
      </w:r>
    </w:p>
    <w:p w14:paraId="243D220D" w14:textId="77777777" w:rsidR="001C5751" w:rsidRPr="001C5751" w:rsidRDefault="001C5751" w:rsidP="001C5751">
      <w:pPr>
        <w:pStyle w:val="Heading2"/>
      </w:pPr>
      <w:bookmarkStart w:id="24" w:name="_Toc38393962"/>
      <w:r w:rsidRPr="001C5751">
        <w:rPr>
          <w:rStyle w:val="Heading2Char"/>
        </w:rPr>
        <w:t>Android</w:t>
      </w:r>
      <w:r w:rsidRPr="001C5751">
        <w:t xml:space="preserve"> app</w:t>
      </w:r>
      <w:bookmarkEnd w:id="24"/>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5" w:name="_Toc23943064"/>
      <w:bookmarkStart w:id="26" w:name="_Hlk35101029"/>
      <w:bookmarkStart w:id="27" w:name="_Toc38393963"/>
      <w:r w:rsidRPr="001C5751">
        <w:t>Functional</w:t>
      </w:r>
      <w:bookmarkEnd w:id="25"/>
      <w:bookmarkEnd w:id="27"/>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28" w:name="_Toc23943065"/>
      <w:r>
        <w:t xml:space="preserve">Table </w:t>
      </w:r>
      <w:fldSimple w:instr=" SEQ Table \* ARABIC ">
        <w:r w:rsidR="00D878A4">
          <w:rPr>
            <w:noProof/>
          </w:rPr>
          <w:t>3</w:t>
        </w:r>
      </w:fldSimple>
    </w:p>
    <w:p w14:paraId="2B5F545A" w14:textId="77777777" w:rsidR="001C5751" w:rsidRPr="001C5751" w:rsidRDefault="001C5751" w:rsidP="001C5751">
      <w:pPr>
        <w:pStyle w:val="Heading3"/>
      </w:pPr>
      <w:bookmarkStart w:id="29" w:name="_Toc38393964"/>
      <w:r w:rsidRPr="001C5751">
        <w:t>Non-Functional</w:t>
      </w:r>
      <w:bookmarkEnd w:id="28"/>
      <w:bookmarkEnd w:id="29"/>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26"/>
    <w:p w14:paraId="2E678A85" w14:textId="6E0A1C28" w:rsidR="001C5751" w:rsidRPr="001C5751" w:rsidRDefault="00C66744" w:rsidP="00C66744">
      <w:pPr>
        <w:pStyle w:val="Caption"/>
      </w:pPr>
      <w:r>
        <w:t xml:space="preserve">Table </w:t>
      </w:r>
      <w:fldSimple w:instr=" SEQ Table \* ARABIC ">
        <w:r w:rsidR="00D878A4">
          <w:rPr>
            <w:noProof/>
          </w:rPr>
          <w:t>4</w:t>
        </w:r>
      </w:fldSimple>
    </w:p>
    <w:p w14:paraId="5539D09B" w14:textId="77777777" w:rsidR="001C5751" w:rsidRPr="001C5751" w:rsidRDefault="001C5751" w:rsidP="001C5751">
      <w:pPr>
        <w:pStyle w:val="Heading2"/>
      </w:pPr>
      <w:bookmarkStart w:id="30" w:name="_Toc38393965"/>
      <w:r w:rsidRPr="001C5751">
        <w:t>Haptic Powerband</w:t>
      </w:r>
      <w:bookmarkEnd w:id="30"/>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1" w:name="_Toc38393966"/>
      <w:r w:rsidRPr="001C5751">
        <w:t>Functional</w:t>
      </w:r>
      <w:bookmarkEnd w:id="31"/>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r>
        <w:t xml:space="preserve">Table </w:t>
      </w:r>
      <w:fldSimple w:instr=" SEQ Table \* ARABIC ">
        <w:r w:rsidR="00D878A4">
          <w:rPr>
            <w:noProof/>
          </w:rPr>
          <w:t>5</w:t>
        </w:r>
      </w:fldSimple>
    </w:p>
    <w:p w14:paraId="3F5A4ADE" w14:textId="77777777" w:rsidR="001C5751" w:rsidRPr="001C5751" w:rsidRDefault="001C5751" w:rsidP="001C5751">
      <w:pPr>
        <w:pStyle w:val="Heading3"/>
      </w:pPr>
      <w:bookmarkStart w:id="32" w:name="_Toc38393967"/>
      <w:r w:rsidRPr="001C5751">
        <w:t>Non-Functional</w:t>
      </w:r>
      <w:bookmarkEnd w:id="32"/>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lastRenderedPageBreak/>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43258F62" w:rsidR="001C5751" w:rsidRPr="001C5751" w:rsidRDefault="001C5751" w:rsidP="001C5751">
            <w:pPr>
              <w:spacing w:after="160" w:line="259" w:lineRule="auto"/>
            </w:pPr>
            <w:r w:rsidRPr="001C5751">
              <w:t xml:space="preserve">Device must serve notifications in a timely </w:t>
            </w:r>
            <w:r w:rsidR="006B0CC1" w:rsidRPr="001C5751">
              <w:t>manner</w:t>
            </w:r>
            <w:r w:rsidRPr="001C5751">
              <w:t xml:space="preserve">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fldSimple w:instr=" SEQ Table \* ARABIC ">
        <w:r w:rsidR="00D878A4">
          <w:rPr>
            <w:noProof/>
          </w:rPr>
          <w:t>6</w:t>
        </w:r>
      </w:fldSimple>
    </w:p>
    <w:p w14:paraId="7952E727" w14:textId="77777777" w:rsidR="001C5751" w:rsidRPr="001C5751" w:rsidRDefault="001C5751" w:rsidP="001C5751">
      <w:pPr>
        <w:pStyle w:val="Heading2"/>
      </w:pPr>
      <w:bookmarkStart w:id="33" w:name="_Toc38393968"/>
      <w:r w:rsidRPr="001C5751">
        <w:t>Database</w:t>
      </w:r>
      <w:bookmarkEnd w:id="33"/>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4" w:name="_Toc38393969"/>
      <w:r w:rsidRPr="001C5751">
        <w:t>Functional</w:t>
      </w:r>
      <w:bookmarkEnd w:id="34"/>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r>
        <w:t xml:space="preserve">Table </w:t>
      </w:r>
      <w:fldSimple w:instr=" SEQ Table \* ARABIC ">
        <w:r w:rsidR="00D878A4">
          <w:rPr>
            <w:noProof/>
          </w:rPr>
          <w:t>7</w:t>
        </w:r>
      </w:fldSimple>
    </w:p>
    <w:p w14:paraId="755A6A45" w14:textId="77777777" w:rsidR="001C5751" w:rsidRPr="001C5751" w:rsidRDefault="001C5751" w:rsidP="001C5751">
      <w:pPr>
        <w:pStyle w:val="Heading3"/>
      </w:pPr>
      <w:bookmarkStart w:id="35" w:name="_Toc38393970"/>
      <w:r w:rsidRPr="001C5751">
        <w:t>Non-Functional</w:t>
      </w:r>
      <w:bookmarkEnd w:id="35"/>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fldSimple w:instr=" SEQ Table \* ARABIC ">
        <w:r w:rsidR="00D878A4">
          <w:rPr>
            <w:noProof/>
          </w:rPr>
          <w:t>8</w:t>
        </w:r>
      </w:fldSimple>
    </w:p>
    <w:p w14:paraId="478A01E5" w14:textId="794851D3" w:rsidR="005F2E87" w:rsidRDefault="005F2E87" w:rsidP="005F2E87">
      <w:pPr>
        <w:pStyle w:val="Heading1"/>
      </w:pPr>
      <w:bookmarkStart w:id="36" w:name="_Toc38393971"/>
      <w:bookmarkEnd w:id="22"/>
      <w:r>
        <w:t>Methodology</w:t>
      </w:r>
      <w:bookmarkEnd w:id="36"/>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w:t>
      </w:r>
      <w:proofErr w:type="gramStart"/>
      <w:r w:rsidR="00347569">
        <w:t>end product</w:t>
      </w:r>
      <w:proofErr w:type="gramEnd"/>
      <w:r w:rsidR="00347569">
        <w:t xml:space="preserve">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lastRenderedPageBreak/>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7F7B4DF5" w:rsidR="005F2E87" w:rsidRDefault="005F2E87" w:rsidP="005F2E87">
      <w:pPr>
        <w:pStyle w:val="Heading1"/>
      </w:pPr>
      <w:bookmarkStart w:id="37" w:name="_Toc38393972"/>
      <w:r>
        <w:t>Design</w:t>
      </w:r>
      <w:bookmarkEnd w:id="37"/>
    </w:p>
    <w:p w14:paraId="2244B025" w14:textId="737F5C93" w:rsidR="00521B94" w:rsidRPr="008C155F" w:rsidRDefault="008C155F" w:rsidP="00521B94">
      <w:r>
        <w:t>In this section we will discuss design considerations as well as outline how the system will work as a whole.</w:t>
      </w:r>
    </w:p>
    <w:p w14:paraId="23CDC45E" w14:textId="5AFC6870" w:rsidR="00AF100F" w:rsidRDefault="00AF100F" w:rsidP="00AF100F">
      <w:pPr>
        <w:pStyle w:val="Heading2"/>
      </w:pPr>
      <w:bookmarkStart w:id="38" w:name="_Toc38393973"/>
      <w:r>
        <w:t>High level design</w:t>
      </w:r>
      <w:bookmarkEnd w:id="38"/>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1F034297" w:rsidR="00F468A7" w:rsidRDefault="00F468A7" w:rsidP="00F468A7">
      <w:pPr>
        <w:pStyle w:val="ListParagraph"/>
        <w:numPr>
          <w:ilvl w:val="0"/>
          <w:numId w:val="29"/>
        </w:numPr>
      </w:pPr>
      <w:r>
        <w:t>A mobile phone app (in our case android)</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745DC425" w:rsidR="00521B94" w:rsidRDefault="00521B94" w:rsidP="00521B94">
      <w:r>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mobile devices and the database will be handled by the internet so in this case we do not have to be concerned as to the exact method as this will be dealt with by the Android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1E5B3AC1" w:rsidR="00F468A7" w:rsidRPr="008C155F" w:rsidRDefault="00C66744" w:rsidP="00C66744">
      <w:pPr>
        <w:pStyle w:val="Caption"/>
        <w:jc w:val="center"/>
      </w:pPr>
      <w:r>
        <w:t xml:space="preserve">Figure </w:t>
      </w:r>
      <w:fldSimple w:instr=" SEQ Figure \* ARABIC ">
        <w:r w:rsidR="004371D7">
          <w:rPr>
            <w:noProof/>
          </w:rPr>
          <w:t>4</w:t>
        </w:r>
      </w:fldSimple>
    </w:p>
    <w:p w14:paraId="1EFA04A7" w14:textId="11438CD7" w:rsidR="00CD55DE" w:rsidRDefault="00CD55DE" w:rsidP="00F536DA">
      <w:pPr>
        <w:pStyle w:val="Heading4"/>
      </w:pPr>
      <w:bookmarkStart w:id="39"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lastRenderedPageBreak/>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40" w:name="_Toc38393974"/>
      <w:bookmarkEnd w:id="39"/>
      <w:r>
        <w:t>Architecture</w:t>
      </w:r>
      <w:bookmarkEnd w:id="40"/>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a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526FFBD3" w:rsidR="009E00C7" w:rsidRPr="009B6DB0" w:rsidRDefault="00C66744" w:rsidP="00C66744">
      <w:pPr>
        <w:pStyle w:val="Caption"/>
        <w:jc w:val="center"/>
      </w:pPr>
      <w:r>
        <w:t xml:space="preserve">Figure </w:t>
      </w:r>
      <w:fldSimple w:instr=" SEQ Figure \* ARABIC ">
        <w:r w:rsidR="004371D7">
          <w:rPr>
            <w:noProof/>
          </w:rPr>
          <w:t>5</w:t>
        </w:r>
      </w:fldSimple>
    </w:p>
    <w:p w14:paraId="3F0FBAB3" w14:textId="77777777" w:rsidR="003E1940" w:rsidRPr="003E1940" w:rsidRDefault="003E1940" w:rsidP="003E1940"/>
    <w:p w14:paraId="13D9C63D" w14:textId="0DDC445B" w:rsidR="003E1940" w:rsidRDefault="009E00C7" w:rsidP="00F536DA">
      <w:pPr>
        <w:pStyle w:val="Heading5"/>
      </w:pPr>
      <w:r>
        <w:lastRenderedPageBreak/>
        <w:t>The app –</w:t>
      </w:r>
    </w:p>
    <w:p w14:paraId="5637139A" w14:textId="19F7CBCC" w:rsidR="00811D45" w:rsidRDefault="00811D45" w:rsidP="00811D45"/>
    <w:p w14:paraId="52520436" w14:textId="4E5A8B1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13D2786B" w:rsidR="00811D45" w:rsidRPr="00811D45" w:rsidRDefault="00D878A4" w:rsidP="00D878A4">
      <w:pPr>
        <w:pStyle w:val="Caption"/>
        <w:jc w:val="center"/>
      </w:pPr>
      <w:r>
        <w:t xml:space="preserve">Figure </w:t>
      </w:r>
      <w:fldSimple w:instr=" SEQ Figure \* ARABIC ">
        <w:r w:rsidR="004371D7">
          <w:rPr>
            <w:noProof/>
          </w:rPr>
          <w:t>6</w:t>
        </w:r>
      </w:fldSimple>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1" w:name="_Toc38393975"/>
      <w:r>
        <w:t>Implementation</w:t>
      </w:r>
      <w:bookmarkEnd w:id="41"/>
      <w:r>
        <w:t xml:space="preserve"> </w:t>
      </w:r>
    </w:p>
    <w:p w14:paraId="529E5D6B" w14:textId="599A8F3F" w:rsidR="005819E8" w:rsidRDefault="005819E8" w:rsidP="005819E8">
      <w:pPr>
        <w:pStyle w:val="Heading2"/>
      </w:pPr>
      <w:bookmarkStart w:id="42" w:name="_Toc38393976"/>
      <w:r>
        <w:t>P</w:t>
      </w:r>
      <w:r w:rsidRPr="005819E8">
        <w:t>rerequisite</w:t>
      </w:r>
      <w:r>
        <w:t>’s</w:t>
      </w:r>
      <w:bookmarkEnd w:id="42"/>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3" w:name="_Toc38393977"/>
      <w:r>
        <w:t>Platform selection</w:t>
      </w:r>
      <w:bookmarkEnd w:id="43"/>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4"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4" w:name="_Hlk2012122"/>
      <w:bookmarkStart w:id="45" w:name="_Toc38393978"/>
      <w:r w:rsidRPr="00912A2A">
        <w:rPr>
          <w:rFonts w:cstheme="majorHAnsi"/>
          <w:color w:val="555555"/>
          <w:szCs w:val="21"/>
        </w:rPr>
        <w:t>CC2640R2F</w:t>
      </w:r>
      <w:bookmarkEnd w:id="45"/>
      <w:r w:rsidRPr="00912A2A">
        <w:rPr>
          <w:rFonts w:cstheme="majorHAnsi"/>
          <w:color w:val="555555"/>
          <w:szCs w:val="21"/>
        </w:rPr>
        <w:t> </w:t>
      </w:r>
      <w:bookmarkEnd w:id="44"/>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 xml:space="preserve">(Texas </w:t>
      </w:r>
      <w:r w:rsidRPr="00D20257">
        <w:rPr>
          <w:rFonts w:ascii="Calibri" w:hAnsi="Calibri" w:cs="Calibri"/>
          <w:bCs/>
        </w:rPr>
        <w:lastRenderedPageBreak/>
        <w:t>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6" w:name="_Toc38393979"/>
      <w:r>
        <w:t>NXP-</w:t>
      </w:r>
      <w:r w:rsidRPr="00714EA9">
        <w:t>QN908X</w:t>
      </w:r>
      <w:bookmarkEnd w:id="46"/>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w:t>
      </w:r>
      <w:proofErr w:type="gramStart"/>
      <w:r>
        <w:t>is capable of providing</w:t>
      </w:r>
      <w:proofErr w:type="gramEnd"/>
      <w:r>
        <w:t xml:space="preserve">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7" w:name="_Toc38393980"/>
      <w:r w:rsidRPr="00714EA9">
        <w:t>NXP-QN902X</w:t>
      </w:r>
      <w:bookmarkEnd w:id="47"/>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 xml:space="preserve">design </w:t>
      </w:r>
      <w:proofErr w:type="gramStart"/>
      <w:r>
        <w:t>and also</w:t>
      </w:r>
      <w:proofErr w:type="gramEnd"/>
      <w:r>
        <w:t xml:space="preserve"> provides Bluetooth Low Energy support.</w:t>
      </w:r>
      <w:r w:rsidRPr="00E1196E">
        <w:t xml:space="preserve"> </w:t>
      </w:r>
      <w:r>
        <w:br/>
      </w:r>
      <w:r>
        <w:lastRenderedPageBreak/>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2 μA deep sleep mode</w:t>
      </w:r>
    </w:p>
    <w:p w14:paraId="344F6523" w14:textId="77777777" w:rsidR="007465D0" w:rsidRDefault="007465D0" w:rsidP="007465D0">
      <w:pPr>
        <w:pStyle w:val="ListParagraph"/>
        <w:numPr>
          <w:ilvl w:val="0"/>
          <w:numId w:val="7"/>
        </w:numPr>
      </w:pPr>
      <w:r>
        <w:t>3 μA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8" w:name="_Toc38393981"/>
      <w:r>
        <w:t>Comparison</w:t>
      </w:r>
      <w:bookmarkEnd w:id="48"/>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fldSimple w:instr=" SEQ Table \* ARABIC ">
        <w:r>
          <w:rPr>
            <w:noProof/>
          </w:rPr>
          <w:t>9</w:t>
        </w:r>
      </w:fldSimple>
    </w:p>
    <w:p w14:paraId="114ADF31" w14:textId="77777777" w:rsidR="007465D0" w:rsidRDefault="007465D0" w:rsidP="007465D0">
      <w:pPr>
        <w:pStyle w:val="Heading3"/>
      </w:pPr>
      <w:bookmarkStart w:id="49" w:name="_Toc38393982"/>
      <w:r>
        <w:t>Hardware decision</w:t>
      </w:r>
      <w:bookmarkEnd w:id="49"/>
      <w:r>
        <w:t xml:space="preserve"> </w:t>
      </w:r>
    </w:p>
    <w:p w14:paraId="00610E6F" w14:textId="592D5BB9"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w:t>
      </w:r>
      <w:proofErr w:type="gramStart"/>
      <w:r>
        <w:t>In actuality the</w:t>
      </w:r>
      <w:proofErr w:type="gramEnd"/>
      <w:r>
        <w:t xml:space="preserv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 xml:space="preserve">2F allows for usage of Texas Instruments own Eclipse based ‘Code </w:t>
      </w:r>
      <w:r w:rsidR="00985949">
        <w:t xml:space="preserve">Composer Studio`. </w:t>
      </w:r>
    </w:p>
    <w:p w14:paraId="39C7F995" w14:textId="77777777" w:rsidR="002D0129" w:rsidRDefault="002D0129" w:rsidP="002D0129">
      <w:pPr>
        <w:pStyle w:val="Heading4"/>
      </w:pPr>
      <w:r w:rsidRPr="002D0129">
        <w:t xml:space="preserve">CC2640R2FRSMT MCU </w:t>
      </w:r>
    </w:p>
    <w:p w14:paraId="52BD1DF9" w14:textId="6988A251" w:rsidR="002D0129" w:rsidRPr="002D0129" w:rsidRDefault="002D0129" w:rsidP="002D0129">
      <w:r w:rsidRPr="002D0129">
        <w:t xml:space="preserve">The hardware will be based around the CC2640R2FRSMT MCU and developed on the relevant ‘Launchpad’ development board for this chip and using technical data from the ‘CC13x0, CC26x0 SimpleLink™ Wireless MCU Technical Reference Manual’ </w:t>
      </w:r>
      <w:r w:rsidRPr="002D0129">
        <w:fldChar w:fldCharType="begin"/>
      </w:r>
      <w:r w:rsidRPr="002D0129">
        <w:instrText>ADDIN RW.CITE{{60 TexasInstruments 2017}}</w:instrText>
      </w:r>
      <w:r w:rsidRPr="002D0129">
        <w:fldChar w:fldCharType="separate"/>
      </w:r>
      <w:r w:rsidRPr="002D0129">
        <w:rPr>
          <w:rFonts w:ascii="Calibri" w:hAnsi="Calibri" w:cs="Calibri"/>
          <w:bCs/>
        </w:rPr>
        <w:t>(Texas Instruments, 2017)</w:t>
      </w:r>
      <w:r w:rsidRPr="002D0129">
        <w:fldChar w:fldCharType="end"/>
      </w:r>
      <w:r w:rsidRPr="002D0129">
        <w:t xml:space="preserve">. Once development is completed using the Launchpad development device a cost reduction will be performed. This will involve installing the same MCU onto a bespoke designed PCB that will be considerably smaller than the launchpad and contain no extraneous devices for programming and debugging as are found on development boards. </w:t>
      </w:r>
    </w:p>
    <w:p w14:paraId="3C33B5D9" w14:textId="77777777" w:rsidR="002D0129" w:rsidRPr="002D0129" w:rsidRDefault="002D0129" w:rsidP="002D0129">
      <w:r w:rsidRPr="002D0129">
        <w:t>The final hardware should consist of –</w:t>
      </w:r>
    </w:p>
    <w:p w14:paraId="26D40EE4" w14:textId="77777777" w:rsidR="002D0129" w:rsidRPr="002D0129" w:rsidRDefault="002D0129" w:rsidP="002D0129">
      <w:pPr>
        <w:numPr>
          <w:ilvl w:val="0"/>
          <w:numId w:val="25"/>
        </w:numPr>
        <w:contextualSpacing/>
      </w:pPr>
      <w:r w:rsidRPr="002D0129">
        <w:lastRenderedPageBreak/>
        <w:t xml:space="preserve">The MCU </w:t>
      </w:r>
    </w:p>
    <w:p w14:paraId="304BF820" w14:textId="77777777" w:rsidR="002D0129" w:rsidRPr="002D0129" w:rsidRDefault="002D0129" w:rsidP="002D0129">
      <w:pPr>
        <w:numPr>
          <w:ilvl w:val="0"/>
          <w:numId w:val="25"/>
        </w:numPr>
        <w:contextualSpacing/>
      </w:pPr>
      <w:r w:rsidRPr="002D0129">
        <w:t xml:space="preserve">PCB </w:t>
      </w:r>
    </w:p>
    <w:p w14:paraId="6D7ABF69" w14:textId="38078D61" w:rsidR="002D0129" w:rsidRPr="002D0129" w:rsidRDefault="002D0129" w:rsidP="002D0129">
      <w:pPr>
        <w:numPr>
          <w:ilvl w:val="0"/>
          <w:numId w:val="25"/>
        </w:numPr>
        <w:contextualSpacing/>
      </w:pPr>
      <w:r w:rsidRPr="002D0129">
        <w:t>Ancillary components inc</w:t>
      </w:r>
      <w:r w:rsidR="00F92811">
        <w:t>luding</w:t>
      </w:r>
      <w:r w:rsidRPr="002D0129">
        <w:t xml:space="preserve"> –</w:t>
      </w:r>
    </w:p>
    <w:p w14:paraId="190E0C8B" w14:textId="77777777" w:rsidR="002D0129" w:rsidRPr="002D0129" w:rsidRDefault="002D0129" w:rsidP="002D0129">
      <w:pPr>
        <w:numPr>
          <w:ilvl w:val="1"/>
          <w:numId w:val="25"/>
        </w:numPr>
        <w:contextualSpacing/>
      </w:pPr>
      <w:r w:rsidRPr="002D0129">
        <w:t xml:space="preserve">Resistors </w:t>
      </w:r>
    </w:p>
    <w:p w14:paraId="4B03EB77" w14:textId="77777777" w:rsidR="002D0129" w:rsidRPr="002D0129" w:rsidRDefault="002D0129" w:rsidP="002D0129">
      <w:pPr>
        <w:numPr>
          <w:ilvl w:val="1"/>
          <w:numId w:val="25"/>
        </w:numPr>
        <w:contextualSpacing/>
      </w:pPr>
      <w:r w:rsidRPr="002D0129">
        <w:t xml:space="preserve">Capacitors </w:t>
      </w:r>
    </w:p>
    <w:p w14:paraId="706D0C32" w14:textId="77777777" w:rsidR="002D0129" w:rsidRPr="002D0129" w:rsidRDefault="002D0129" w:rsidP="002D0129">
      <w:pPr>
        <w:numPr>
          <w:ilvl w:val="1"/>
          <w:numId w:val="25"/>
        </w:numPr>
        <w:contextualSpacing/>
      </w:pPr>
      <w:r w:rsidRPr="002D0129">
        <w:t>24Mhz Crystal</w:t>
      </w:r>
    </w:p>
    <w:p w14:paraId="2279BD72" w14:textId="77777777" w:rsidR="002D0129" w:rsidRPr="002D0129" w:rsidRDefault="002D0129" w:rsidP="002D0129">
      <w:r w:rsidRPr="002D0129">
        <w:t xml:space="preserve">Note these components are found on page 43 of the Texas Instruments datasheet ‘swrs204b.pdf’ as found on their website. </w:t>
      </w:r>
    </w:p>
    <w:p w14:paraId="33658BD1" w14:textId="77777777" w:rsidR="002D0129" w:rsidRPr="002D0129" w:rsidRDefault="002D0129" w:rsidP="002D0129">
      <w:r w:rsidRPr="002D0129">
        <w:t>Further attention will need to be paid as some items in this document are described as components when they are in fact resistance/capacitance of tracks on the PCB, specifically those related to the Bluetooth antenna.</w:t>
      </w:r>
    </w:p>
    <w:p w14:paraId="45AB438A" w14:textId="77777777" w:rsidR="002D0129" w:rsidRDefault="002D0129" w:rsidP="007465D0"/>
    <w:p w14:paraId="38FA93B4" w14:textId="2F59B850" w:rsidR="007465D0" w:rsidRDefault="007465D0" w:rsidP="007465D0">
      <w:pPr>
        <w:pStyle w:val="Heading2"/>
      </w:pPr>
      <w:bookmarkStart w:id="50" w:name="_Toc38393983"/>
      <w:r>
        <w:t>Software usage</w:t>
      </w:r>
      <w:bookmarkEnd w:id="50"/>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1" w:name="_Toc38393984"/>
      <w:r>
        <w:t>Virtual machine</w:t>
      </w:r>
      <w:bookmarkEnd w:id="51"/>
      <w:r>
        <w:t xml:space="preserve"> </w:t>
      </w:r>
    </w:p>
    <w:p w14:paraId="01768BFD" w14:textId="12CF9D9F" w:rsidR="00C976BD" w:rsidRDefault="005819E8" w:rsidP="005819E8">
      <w:r>
        <w:t xml:space="preserve">The </w:t>
      </w:r>
      <w:r w:rsidRPr="005819E8">
        <w:t>CC2640R2F</w:t>
      </w:r>
      <w:r>
        <w:t xml:space="preserve"> launchpad development board by Texas Instruments is recommended to be programmed via the ‘Code Composer Studio’ IDE. </w:t>
      </w:r>
      <w:r w:rsidR="006B0CC1">
        <w:t>This was already being used</w:t>
      </w:r>
      <w:r>
        <w:t xml:space="preserve"> with</w:t>
      </w:r>
      <w:r w:rsidR="00DB0D31">
        <w:t xml:space="preserve"> another project </w:t>
      </w:r>
      <w:proofErr w:type="gramStart"/>
      <w:r w:rsidR="00DB0D31">
        <w:t>so as to</w:t>
      </w:r>
      <w:proofErr w:type="gramEnd"/>
      <w:r w:rsidR="00DB0D31">
        <w:t xml:space="preserve"> stop cross contamination between projects and to enable</w:t>
      </w:r>
      <w:r w:rsidR="006B0CC1">
        <w:t xml:space="preserve"> </w:t>
      </w:r>
      <w:r w:rsidR="00DB0D31">
        <w:t xml:space="preserve">work from multiple places </w:t>
      </w:r>
      <w:r w:rsidR="006B0CC1">
        <w:t>we</w:t>
      </w:r>
      <w:r w:rsidR="00DB0D31">
        <w:t xml:space="preserve">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fldSimple w:instr=" SEQ Table \* ARABIC ">
        <w:r>
          <w:rPr>
            <w:noProof/>
          </w:rPr>
          <w:t>10</w:t>
        </w:r>
      </w:fldSimple>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2" w:name="_Toc38393985"/>
      <w:bookmarkEnd w:id="21"/>
      <w:r>
        <w:lastRenderedPageBreak/>
        <w:t>Software tools and development environment</w:t>
      </w:r>
      <w:bookmarkEnd w:id="52"/>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r>
        <w:t>CodeComposer</w:t>
      </w:r>
      <w:r w:rsidR="006A16BC">
        <w:t>Studio</w:t>
      </w:r>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r w:rsidRPr="00725AA1">
        <w:t>SimpleLink™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3" w:name="_Toc38393986"/>
      <w:r>
        <w:t>First steps, setup and hardware testing</w:t>
      </w:r>
      <w:bookmarkEnd w:id="53"/>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Simplelink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BluetoothLowEnergyStackHandler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60FD84F3" w:rsidR="00E96AEF" w:rsidRDefault="00D878A4" w:rsidP="00D878A4">
      <w:pPr>
        <w:pStyle w:val="Caption"/>
        <w:jc w:val="center"/>
      </w:pPr>
      <w:r>
        <w:t xml:space="preserve">Figure </w:t>
      </w:r>
      <w:fldSimple w:instr=" SEQ Figure \* ARABIC ">
        <w:r w:rsidR="004371D7">
          <w:rPr>
            <w:noProof/>
          </w:rPr>
          <w:t>7</w:t>
        </w:r>
      </w:fldSimple>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Simplelink software should be downloaded and installed giving the results as per the following images – </w:t>
      </w:r>
    </w:p>
    <w:p w14:paraId="54B1244E" w14:textId="77777777" w:rsidR="00D878A4" w:rsidRDefault="009365A2" w:rsidP="00D878A4">
      <w:pPr>
        <w:keepNext/>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5E27873F" w:rsidR="009365A2" w:rsidRDefault="00D878A4" w:rsidP="00D878A4">
      <w:pPr>
        <w:pStyle w:val="Caption"/>
        <w:jc w:val="center"/>
      </w:pPr>
      <w:r>
        <w:t xml:space="preserve">Figure </w:t>
      </w:r>
      <w:fldSimple w:instr=" SEQ Figure \* ARABIC ">
        <w:r w:rsidR="004371D7">
          <w:rPr>
            <w:noProof/>
          </w:rPr>
          <w:t>8</w:t>
        </w:r>
      </w:fldSimple>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59F0D226" w:rsidR="009365A2" w:rsidRDefault="00D878A4" w:rsidP="00D878A4">
      <w:pPr>
        <w:pStyle w:val="Caption"/>
        <w:jc w:val="center"/>
      </w:pPr>
      <w:r>
        <w:t xml:space="preserve">Figure </w:t>
      </w:r>
      <w:fldSimple w:instr=" SEQ Figure \* ARABIC ">
        <w:r w:rsidR="004371D7">
          <w:rPr>
            <w:noProof/>
          </w:rPr>
          <w:t>9</w:t>
        </w:r>
      </w:fldSimple>
    </w:p>
    <w:p w14:paraId="67AFE44D" w14:textId="673DF69B" w:rsidR="0012212C" w:rsidRDefault="0012212C" w:rsidP="0012212C">
      <w:r>
        <w:t xml:space="preserve">Opening this application will give you the following </w:t>
      </w:r>
      <w:proofErr w:type="gramStart"/>
      <w:r>
        <w:t>provided that</w:t>
      </w:r>
      <w:proofErr w:type="gramEnd"/>
      <w:r>
        <w:t xml:space="preserve"> Bluetooth is enabled on the device– </w:t>
      </w:r>
    </w:p>
    <w:p w14:paraId="6A96D1C3" w14:textId="77777777" w:rsidR="00D878A4" w:rsidRDefault="0012212C" w:rsidP="00D878A4">
      <w:pPr>
        <w:keepNext/>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0D325468" w:rsidR="0012212C" w:rsidRDefault="00D878A4" w:rsidP="00D878A4">
      <w:pPr>
        <w:pStyle w:val="Caption"/>
        <w:jc w:val="center"/>
      </w:pPr>
      <w:r>
        <w:t xml:space="preserve">Figure </w:t>
      </w:r>
      <w:fldSimple w:instr=" SEQ Figure \* ARABIC ">
        <w:r w:rsidR="004371D7">
          <w:rPr>
            <w:noProof/>
          </w:rPr>
          <w:t>10</w:t>
        </w:r>
      </w:fldSimple>
    </w:p>
    <w:p w14:paraId="1350A4A9" w14:textId="1A5D0541" w:rsidR="00E96AEF" w:rsidRDefault="0012212C" w:rsidP="00B74EFF">
      <w:r>
        <w:t xml:space="preserve">Upon deploying projectzero to the board using the deployment buttons at the top of the </w:t>
      </w:r>
      <w:r w:rsidR="00A84469">
        <w:t xml:space="preserve">IDE the board will start broadcasting its name, this can be scanned for in the simplelink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lastRenderedPageBreak/>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7A001D55" w:rsidR="00D878A4" w:rsidRDefault="00D878A4" w:rsidP="00D878A4">
      <w:pPr>
        <w:pStyle w:val="Caption"/>
        <w:jc w:val="center"/>
      </w:pPr>
      <w:r>
        <w:t xml:space="preserve">Figure </w:t>
      </w:r>
      <w:fldSimple w:instr=" SEQ Figure \* ARABIC ">
        <w:r w:rsidR="004371D7">
          <w:rPr>
            <w:noProof/>
          </w:rPr>
          <w:t>11</w:t>
        </w:r>
      </w:fldSimple>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0301BB97" w:rsidR="00FD1783" w:rsidRDefault="00D878A4" w:rsidP="00D878A4">
      <w:pPr>
        <w:pStyle w:val="Caption"/>
        <w:jc w:val="center"/>
      </w:pPr>
      <w:r>
        <w:t xml:space="preserve">Figure </w:t>
      </w:r>
      <w:fldSimple w:instr=" SEQ Figure \* ARABIC ">
        <w:r w:rsidR="004371D7">
          <w:rPr>
            <w:noProof/>
          </w:rPr>
          <w:t>12</w:t>
        </w:r>
      </w:fldSimple>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lastRenderedPageBreak/>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7927735B" w:rsidR="00FD1783" w:rsidRDefault="00D878A4" w:rsidP="00D878A4">
      <w:pPr>
        <w:pStyle w:val="Caption"/>
        <w:jc w:val="center"/>
      </w:pPr>
      <w:r>
        <w:t xml:space="preserve">Figure </w:t>
      </w:r>
      <w:fldSimple w:instr=" SEQ Figure \* ARABIC ">
        <w:r w:rsidR="004371D7">
          <w:rPr>
            <w:noProof/>
          </w:rPr>
          <w:t>13</w:t>
        </w:r>
      </w:fldSimple>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744E68A2" w:rsidR="00D878A4" w:rsidRDefault="00D878A4" w:rsidP="00D878A4">
      <w:pPr>
        <w:pStyle w:val="Caption"/>
        <w:jc w:val="center"/>
      </w:pPr>
      <w:r>
        <w:t xml:space="preserve">Figure </w:t>
      </w:r>
      <w:fldSimple w:instr=" SEQ Figure \* ARABIC ">
        <w:r w:rsidR="004371D7">
          <w:rPr>
            <w:noProof/>
          </w:rPr>
          <w:t>14</w:t>
        </w:r>
      </w:fldSimple>
    </w:p>
    <w:p w14:paraId="667BB5B4" w14:textId="77777777" w:rsidR="00D878A4" w:rsidRDefault="00FD1783" w:rsidP="00D878A4">
      <w:pPr>
        <w:keepNext/>
        <w:jc w:val="center"/>
      </w:pPr>
      <w:r>
        <w:rPr>
          <w:noProof/>
        </w:rPr>
        <w:lastRenderedPageBreak/>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0A111B10" w:rsidR="00FD1783" w:rsidRDefault="00D878A4" w:rsidP="00D878A4">
      <w:pPr>
        <w:pStyle w:val="Caption"/>
        <w:jc w:val="center"/>
      </w:pPr>
      <w:r>
        <w:t xml:space="preserve">Figure </w:t>
      </w:r>
      <w:fldSimple w:instr=" SEQ Figure \* ARABIC ">
        <w:r w:rsidR="004371D7">
          <w:rPr>
            <w:noProof/>
          </w:rPr>
          <w:t>15</w:t>
        </w:r>
      </w:fldSimple>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476111D7" w:rsidR="00FD1783" w:rsidRDefault="00D878A4" w:rsidP="00D878A4">
      <w:pPr>
        <w:pStyle w:val="Caption"/>
        <w:jc w:val="center"/>
      </w:pPr>
      <w:r>
        <w:t xml:space="preserve">Figure </w:t>
      </w:r>
      <w:fldSimple w:instr=" SEQ Figure \* ARABIC ">
        <w:r w:rsidR="004371D7">
          <w:rPr>
            <w:noProof/>
          </w:rPr>
          <w:t>16</w:t>
        </w:r>
      </w:fldSimple>
    </w:p>
    <w:p w14:paraId="09DDB552" w14:textId="77777777" w:rsidR="003E0CC3" w:rsidRDefault="000D5269" w:rsidP="003E0CC3">
      <w:pPr>
        <w:keepNext/>
        <w:rPr>
          <w:noProof/>
        </w:rPr>
      </w:pPr>
      <w:r>
        <w:lastRenderedPageBreak/>
        <w:t>Once this is done the device can be connected to a machine running Android Studio and should appear as a deployable test device.</w:t>
      </w:r>
      <w:r w:rsidRPr="000D5269">
        <w:rPr>
          <w:noProof/>
        </w:rPr>
        <w:t xml:space="preserve"> </w:t>
      </w:r>
    </w:p>
    <w:p w14:paraId="0166886A" w14:textId="27FC01CC" w:rsidR="00D878A4" w:rsidRDefault="000D5269" w:rsidP="003E0CC3">
      <w:pPr>
        <w:keepNext/>
        <w:jc w:val="center"/>
      </w:pP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0336FC90" w:rsidR="00FD1783" w:rsidRDefault="00D878A4" w:rsidP="00D878A4">
      <w:pPr>
        <w:pStyle w:val="Caption"/>
        <w:jc w:val="center"/>
      </w:pPr>
      <w:r>
        <w:t xml:space="preserve">Figure </w:t>
      </w:r>
      <w:fldSimple w:instr=" SEQ Figure \* ARABIC ">
        <w:r w:rsidR="004371D7">
          <w:rPr>
            <w:noProof/>
          </w:rPr>
          <w:t>17</w:t>
        </w:r>
      </w:fldSimple>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65216FC1" w14:textId="131509FE" w:rsidR="00985949" w:rsidRDefault="00985949" w:rsidP="00985949">
      <w:pPr>
        <w:pStyle w:val="Heading2"/>
      </w:pPr>
      <w:bookmarkStart w:id="54" w:name="_Toc38393987"/>
      <w:r>
        <w:t>Database</w:t>
      </w:r>
      <w:bookmarkEnd w:id="54"/>
      <w:r>
        <w:t xml:space="preserve"> </w:t>
      </w:r>
    </w:p>
    <w:p w14:paraId="614943AB" w14:textId="71AB0E49" w:rsidR="00985949" w:rsidRDefault="00470ADF" w:rsidP="00985949">
      <w:r>
        <w:t xml:space="preserve">Next a MySQL server was created using the </w:t>
      </w:r>
      <w:r w:rsidRPr="00470ADF">
        <w:t>WampServer</w:t>
      </w:r>
      <w:r>
        <w:t xml:space="preserve"> software stack available</w:t>
      </w:r>
      <w:r w:rsidR="006B0CC1">
        <w:t xml:space="preserve"> here</w:t>
      </w:r>
      <w:r>
        <w:t xml:space="preserve">. In order to achieve this the software should be downloaded onto a PC on the same network as </w:t>
      </w:r>
      <w:r w:rsidR="00F92811">
        <w:t>the target</w:t>
      </w:r>
      <w:r>
        <w:t xml:space="preserve">. Once installed opening a browser and directing it to the Localhost via the loopback function – commonly found by using the IP address 127.0.0.1 will bring you to the main controls for Wamp. </w:t>
      </w:r>
      <w:r w:rsidR="00985949">
        <w:t xml:space="preserve">         </w:t>
      </w:r>
    </w:p>
    <w:p w14:paraId="5592571A" w14:textId="185A750D" w:rsidR="00D878A4" w:rsidRDefault="00470ADF" w:rsidP="00985949">
      <w:pPr>
        <w:jc w:val="center"/>
      </w:pPr>
      <w:r>
        <w:rPr>
          <w:noProof/>
        </w:rPr>
        <w:drawing>
          <wp:inline distT="0" distB="0" distL="0" distR="0" wp14:anchorId="0BFF9DC9" wp14:editId="7A32A321">
            <wp:extent cx="4693920" cy="2525178"/>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4374"/>
                    <a:stretch/>
                  </pic:blipFill>
                  <pic:spPr bwMode="auto">
                    <a:xfrm>
                      <a:off x="0" y="0"/>
                      <a:ext cx="4767148" cy="2564573"/>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08683745" w:rsidR="00470ADF" w:rsidRDefault="00D878A4" w:rsidP="00D878A4">
      <w:pPr>
        <w:pStyle w:val="Caption"/>
        <w:jc w:val="center"/>
      </w:pPr>
      <w:r>
        <w:t xml:space="preserve">Figure </w:t>
      </w:r>
      <w:fldSimple w:instr=" SEQ Figure \* ARABIC ">
        <w:r w:rsidR="004371D7">
          <w:rPr>
            <w:noProof/>
          </w:rPr>
          <w:t>18</w:t>
        </w:r>
      </w:fldSimple>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r w:rsidR="00C15D65" w:rsidRPr="00C15D65">
        <w:t>httpd.conf</w:t>
      </w:r>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 xml:space="preserve">Listen </w:t>
      </w:r>
      <w:proofErr w:type="gramStart"/>
      <w:r>
        <w:t>[::</w:t>
      </w:r>
      <w:proofErr w:type="gramEnd"/>
      <w:r>
        <w:t>0]:80</w:t>
      </w:r>
    </w:p>
    <w:p w14:paraId="1FE38CB6" w14:textId="74DD4327" w:rsidR="00A52F7B" w:rsidRDefault="00A52F7B" w:rsidP="00A52F7B">
      <w:r>
        <w:t xml:space="preserve">This will allow connections from port 80 from other IP addresses. Doing this at this stage will significantly cut down troubleshooting </w:t>
      </w:r>
      <w:r w:rsidR="004E4D14">
        <w:t>later</w:t>
      </w:r>
      <w:r>
        <w:t xml:space="preserve">. </w:t>
      </w:r>
    </w:p>
    <w:p w14:paraId="32713D15" w14:textId="41804E20" w:rsidR="00A52F7B" w:rsidRDefault="00A52F7B" w:rsidP="00A52F7B">
      <w:r>
        <w:t xml:space="preserve">After doing this the Wampserver should be restarted before proceeding. </w:t>
      </w:r>
    </w:p>
    <w:p w14:paraId="7242031B" w14:textId="36F7AC6C" w:rsidR="00A52F7B" w:rsidRDefault="00A52F7B" w:rsidP="00A52F7B">
      <w:r>
        <w:t xml:space="preserve">From phpMyAdmin the ‘databases’ link should be </w:t>
      </w:r>
      <w:r w:rsidR="004E4D14">
        <w:t>clicked,</w:t>
      </w:r>
      <w:r>
        <w:t xml:space="preserve"> and a new database created. </w:t>
      </w:r>
      <w:r w:rsidR="00FB2E9F">
        <w:t>For this project a database called fyppowerbandXXX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r>
              <w:t>Bandstatus</w:t>
            </w:r>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r>
              <w:t>Created_at</w:t>
            </w:r>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r>
              <w:t>Updated_at</w:t>
            </w:r>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fldSimple w:instr=" SEQ Table \* ARABIC ">
        <w:r>
          <w:rPr>
            <w:noProof/>
          </w:rPr>
          <w:t>11</w:t>
        </w:r>
      </w:fldSimple>
    </w:p>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testm</w:t>
      </w:r>
      <w:r w:rsidR="00A31665">
        <w:t>y</w:t>
      </w:r>
      <w:r>
        <w:t xml:space="preserve">sql.php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6BD0523A" w:rsidR="00FD1C02" w:rsidRDefault="00D878A4" w:rsidP="00D878A4">
      <w:pPr>
        <w:pStyle w:val="Caption"/>
        <w:jc w:val="center"/>
      </w:pPr>
      <w:r>
        <w:t xml:space="preserve">Figure </w:t>
      </w:r>
      <w:fldSimple w:instr=" SEQ Figure \* ARABIC ">
        <w:r w:rsidR="004371D7">
          <w:rPr>
            <w:noProof/>
          </w:rPr>
          <w:t>19</w:t>
        </w:r>
      </w:fldSimple>
    </w:p>
    <w:p w14:paraId="79FCFE2A" w14:textId="03A91052" w:rsidR="00FD1C02" w:rsidRDefault="00FD1C02" w:rsidP="00FD1C02">
      <w:r>
        <w:t xml:space="preserve">Note the database type is not relevant here as this just shows the network is allowing communication. </w:t>
      </w:r>
    </w:p>
    <w:p w14:paraId="07E3B97D" w14:textId="67E76819" w:rsidR="003E0CC3" w:rsidRDefault="003E0CC3" w:rsidP="00FD1C02">
      <w:r>
        <w:t xml:space="preserve">At this point we should have a working Database…… that we have no way of interacting with. </w:t>
      </w:r>
    </w:p>
    <w:p w14:paraId="33916558" w14:textId="3547F876" w:rsidR="003E0CC3" w:rsidRDefault="003E0CC3" w:rsidP="003E0CC3">
      <w:pPr>
        <w:pStyle w:val="Heading3"/>
      </w:pPr>
      <w:bookmarkStart w:id="55" w:name="_Toc38393988"/>
      <w:r>
        <w:lastRenderedPageBreak/>
        <w:t>PHP Scripts</w:t>
      </w:r>
      <w:bookmarkEnd w:id="55"/>
      <w:r>
        <w:t xml:space="preserve"> </w:t>
      </w:r>
    </w:p>
    <w:p w14:paraId="2513A534" w14:textId="4F760153" w:rsidR="003E0CC3" w:rsidRDefault="003E0CC3" w:rsidP="003E0CC3">
      <w:r>
        <w:t xml:space="preserve">In order to be able to interact with the database we will invoke scripts written in PHP. PHP is a recursive acronym </w:t>
      </w:r>
      <w:r w:rsidR="003E2CC2">
        <w:t xml:space="preserve">for - </w:t>
      </w:r>
      <w:r w:rsidR="003E2CC2" w:rsidRPr="003E2CC2">
        <w:rPr>
          <w:b/>
          <w:bCs/>
        </w:rPr>
        <w:t>P</w:t>
      </w:r>
      <w:r w:rsidR="003E2CC2">
        <w:t>hp</w:t>
      </w:r>
      <w:r w:rsidR="003E2CC2" w:rsidRPr="003E2CC2">
        <w:t xml:space="preserve">: </w:t>
      </w:r>
      <w:r w:rsidR="003E2CC2" w:rsidRPr="003E2CC2">
        <w:rPr>
          <w:b/>
          <w:bCs/>
        </w:rPr>
        <w:t>H</w:t>
      </w:r>
      <w:r w:rsidR="003E2CC2" w:rsidRPr="003E2CC2">
        <w:t xml:space="preserve">ypertext </w:t>
      </w:r>
      <w:r w:rsidR="003E2CC2" w:rsidRPr="003E2CC2">
        <w:rPr>
          <w:b/>
          <w:bCs/>
        </w:rPr>
        <w:t>P</w:t>
      </w:r>
      <w:r w:rsidR="003E2CC2" w:rsidRPr="003E2CC2">
        <w:t>reprocessor</w:t>
      </w:r>
      <w:r w:rsidR="003E2CC2">
        <w:t xml:space="preserve">. This language is used as it is relatively easy to embed into HTML </w:t>
      </w:r>
      <w:r w:rsidR="00C05E80">
        <w:t xml:space="preserve">and pass arguments too. </w:t>
      </w:r>
    </w:p>
    <w:p w14:paraId="7D1DB3CD" w14:textId="14B885EC" w:rsidR="00C05E80" w:rsidRDefault="00C05E80" w:rsidP="003E0CC3">
      <w:r>
        <w:t xml:space="preserve">A separate script will be written for each function we want to achieve, the primary functions we need </w:t>
      </w:r>
      <w:r w:rsidR="00357857">
        <w:t xml:space="preserve">are as follows – </w:t>
      </w:r>
    </w:p>
    <w:p w14:paraId="2D1455C2" w14:textId="1977B54E" w:rsidR="00357857" w:rsidRDefault="00357857" w:rsidP="00357857">
      <w:pPr>
        <w:pStyle w:val="ListParagraph"/>
        <w:numPr>
          <w:ilvl w:val="0"/>
          <w:numId w:val="28"/>
        </w:numPr>
      </w:pPr>
      <w:r>
        <w:t xml:space="preserve">Create a user </w:t>
      </w:r>
    </w:p>
    <w:p w14:paraId="65A1BA0E" w14:textId="6C6A7161" w:rsidR="00357857" w:rsidRDefault="00357857" w:rsidP="00357857">
      <w:pPr>
        <w:pStyle w:val="ListParagraph"/>
        <w:numPr>
          <w:ilvl w:val="0"/>
          <w:numId w:val="28"/>
        </w:numPr>
      </w:pPr>
      <w:r>
        <w:t xml:space="preserve">Set a user’s band </w:t>
      </w:r>
    </w:p>
    <w:p w14:paraId="4A8C9205" w14:textId="20731E38" w:rsidR="00357857" w:rsidRDefault="00357857" w:rsidP="00357857">
      <w:pPr>
        <w:pStyle w:val="ListParagraph"/>
        <w:numPr>
          <w:ilvl w:val="0"/>
          <w:numId w:val="28"/>
        </w:numPr>
      </w:pPr>
      <w:r>
        <w:t xml:space="preserve">Unset a user’s band </w:t>
      </w:r>
    </w:p>
    <w:p w14:paraId="7B5B1C9D" w14:textId="1A327EB1" w:rsidR="00357857" w:rsidRDefault="00357857" w:rsidP="00357857">
      <w:r>
        <w:t xml:space="preserve">Additional functions that may be useful include – </w:t>
      </w:r>
    </w:p>
    <w:p w14:paraId="3F9CA1F8" w14:textId="34DB3CF1" w:rsidR="00357857" w:rsidRDefault="00357857" w:rsidP="00357857">
      <w:pPr>
        <w:pStyle w:val="ListParagraph"/>
        <w:numPr>
          <w:ilvl w:val="0"/>
          <w:numId w:val="30"/>
        </w:numPr>
      </w:pPr>
      <w:r>
        <w:t xml:space="preserve">Delete a user </w:t>
      </w:r>
    </w:p>
    <w:p w14:paraId="59BDB7D9" w14:textId="0B6AE47A" w:rsidR="00357857" w:rsidRDefault="00357857" w:rsidP="00357857">
      <w:pPr>
        <w:pStyle w:val="ListParagraph"/>
        <w:numPr>
          <w:ilvl w:val="0"/>
          <w:numId w:val="30"/>
        </w:numPr>
      </w:pPr>
      <w:r>
        <w:t>Search for a user’s details</w:t>
      </w:r>
    </w:p>
    <w:p w14:paraId="1ECBE2E8" w14:textId="73512EFD" w:rsidR="00357857" w:rsidRPr="003E0CC3" w:rsidRDefault="00357857" w:rsidP="00357857">
      <w:proofErr w:type="gramStart"/>
      <w:r>
        <w:t>All of</w:t>
      </w:r>
      <w:proofErr w:type="gramEnd"/>
      <w:r>
        <w:t xml:space="preserve"> these scripts </w:t>
      </w:r>
      <w:r w:rsidR="006F5542">
        <w:t>are</w:t>
      </w:r>
      <w:r>
        <w:t xml:space="preserve"> included in the appendices.</w:t>
      </w:r>
    </w:p>
    <w:p w14:paraId="3B813BFF" w14:textId="77777777" w:rsidR="003E0CC3" w:rsidRDefault="003E0CC3" w:rsidP="00FD1C02"/>
    <w:p w14:paraId="34768998" w14:textId="38A151B0" w:rsidR="000D5269" w:rsidRDefault="00985949" w:rsidP="00985949">
      <w:pPr>
        <w:pStyle w:val="Heading2"/>
      </w:pPr>
      <w:bookmarkStart w:id="56" w:name="_Toc38393989"/>
      <w:r>
        <w:t>Android App</w:t>
      </w:r>
      <w:bookmarkEnd w:id="56"/>
      <w:r>
        <w:t xml:space="preserve"> </w:t>
      </w:r>
    </w:p>
    <w:p w14:paraId="71FD672C" w14:textId="06E78FA9" w:rsidR="00A31665" w:rsidRDefault="00A31665" w:rsidP="00A31665">
      <w:r>
        <w:t xml:space="preserve">Now that the background components are tested and working the initial iteration of the Android application can be created. From following the </w:t>
      </w:r>
      <w:proofErr w:type="gramStart"/>
      <w:r>
        <w:t xml:space="preserve">aforementioned </w:t>
      </w:r>
      <w:r w:rsidR="000F097D">
        <w:t>tutorial</w:t>
      </w:r>
      <w:proofErr w:type="gramEnd"/>
      <w:r w:rsidR="000F097D">
        <w:t>,</w:t>
      </w:r>
      <w:r>
        <w:t xml:space="preserve"> </w:t>
      </w:r>
      <w:r w:rsidR="006F5542">
        <w:t xml:space="preserve">we found several of its functions to be deprecated, luckily this was found when completing the tutorial and did not require troubleshooting once the main applications was being created. </w:t>
      </w:r>
    </w:p>
    <w:p w14:paraId="7AF13286" w14:textId="2694B5DA" w:rsidR="000F097D" w:rsidRDefault="00720520" w:rsidP="00A31665">
      <w:r>
        <w:t xml:space="preserve">To begin, as with most android apps we started with a main page, the code for this is in the class ‘MainScreenActivity.java’ and its respective layout ‘main_screen.xml’. This </w:t>
      </w:r>
      <w:r w:rsidR="000F097D">
        <w:t xml:space="preserve">page contains the buttons for the main features of the app – primarily ‘Create a User account‘ and ‘Make an alert’ , as this is a prototype application  we also included a button for a development menu giving additional options to deleted a user account and to trigger the band manually (note there are two buttons available as the development board has two easily triggered services connected to LED’s). Screenshots of these are provided below </w:t>
      </w:r>
      <w:r w:rsidR="00951F31">
        <w:t>in figures 20 and 21</w:t>
      </w:r>
      <w:r w:rsidR="000F097D">
        <w:t>(note that style and placement of buttons maybe subject to changes as development continues)</w:t>
      </w:r>
      <w:r w:rsidR="00951F31">
        <w:t>.</w:t>
      </w:r>
    </w:p>
    <w:p w14:paraId="107970EB" w14:textId="77777777" w:rsidR="00951F31" w:rsidRDefault="000F097D" w:rsidP="00951F31">
      <w:pPr>
        <w:keepNext/>
        <w:jc w:val="center"/>
      </w:pPr>
      <w:r>
        <w:rPr>
          <w:noProof/>
        </w:rPr>
        <w:lastRenderedPageBreak/>
        <w:drawing>
          <wp:inline distT="0" distB="0" distL="0" distR="0" wp14:anchorId="782B789B" wp14:editId="7053C869">
            <wp:extent cx="1744337" cy="28956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54914" cy="2913157"/>
                    </a:xfrm>
                    <a:prstGeom prst="rect">
                      <a:avLst/>
                    </a:prstGeom>
                    <a:noFill/>
                    <a:ln>
                      <a:noFill/>
                    </a:ln>
                  </pic:spPr>
                </pic:pic>
              </a:graphicData>
            </a:graphic>
          </wp:inline>
        </w:drawing>
      </w:r>
    </w:p>
    <w:p w14:paraId="1DED9408" w14:textId="0C90A6E3" w:rsidR="00951F31" w:rsidRDefault="00951F31" w:rsidP="00951F31">
      <w:pPr>
        <w:pStyle w:val="Caption"/>
        <w:jc w:val="center"/>
      </w:pPr>
      <w:r>
        <w:t xml:space="preserve">Figure </w:t>
      </w:r>
      <w:fldSimple w:instr=" SEQ Figure \* ARABIC ">
        <w:r w:rsidR="004371D7">
          <w:rPr>
            <w:noProof/>
          </w:rPr>
          <w:t>20</w:t>
        </w:r>
      </w:fldSimple>
    </w:p>
    <w:p w14:paraId="3BF3F435" w14:textId="77777777" w:rsidR="00951F31" w:rsidRDefault="000F097D" w:rsidP="00951F31">
      <w:pPr>
        <w:keepNext/>
        <w:jc w:val="center"/>
      </w:pPr>
      <w:r>
        <w:rPr>
          <w:noProof/>
        </w:rPr>
        <w:drawing>
          <wp:inline distT="0" distB="0" distL="0" distR="0" wp14:anchorId="6CDD706F" wp14:editId="52612CDE">
            <wp:extent cx="1739747" cy="2887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54891" cy="2913119"/>
                    </a:xfrm>
                    <a:prstGeom prst="rect">
                      <a:avLst/>
                    </a:prstGeom>
                    <a:noFill/>
                    <a:ln>
                      <a:noFill/>
                    </a:ln>
                  </pic:spPr>
                </pic:pic>
              </a:graphicData>
            </a:graphic>
          </wp:inline>
        </w:drawing>
      </w:r>
    </w:p>
    <w:p w14:paraId="59D20769" w14:textId="7F079A23" w:rsidR="006F5542" w:rsidRDefault="00951F31" w:rsidP="00951F31">
      <w:pPr>
        <w:pStyle w:val="Caption"/>
        <w:jc w:val="center"/>
      </w:pPr>
      <w:r>
        <w:t xml:space="preserve">Figure </w:t>
      </w:r>
      <w:fldSimple w:instr=" SEQ Figure \* ARABIC ">
        <w:r w:rsidR="004371D7">
          <w:rPr>
            <w:noProof/>
          </w:rPr>
          <w:t>21</w:t>
        </w:r>
      </w:fldSimple>
    </w:p>
    <w:p w14:paraId="58619FDA" w14:textId="0F86A948" w:rsidR="00951F31" w:rsidRDefault="00951F31" w:rsidP="00951F31">
      <w:r>
        <w:t xml:space="preserve">When selecting to create a user another class will be invoked called ‘create_user.java’ and its respective xml file. This page </w:t>
      </w:r>
      <w:r w:rsidR="00395E72">
        <w:t xml:space="preserve">contains text entry for the </w:t>
      </w:r>
      <w:proofErr w:type="gramStart"/>
      <w:r w:rsidR="00395E72">
        <w:t>users</w:t>
      </w:r>
      <w:proofErr w:type="gramEnd"/>
      <w:r w:rsidR="00395E72">
        <w:t xml:space="preserve"> details and a button to start the process. </w:t>
      </w:r>
    </w:p>
    <w:p w14:paraId="3C18DDE9" w14:textId="79F1C0E1" w:rsidR="00395E72" w:rsidRDefault="00395E72" w:rsidP="00951F31">
      <w:r>
        <w:t>Upon pressing the button</w:t>
      </w:r>
      <w:r w:rsidR="004727C2">
        <w:t>,</w:t>
      </w:r>
      <w:r>
        <w:t xml:space="preserve"> the text inside the entry fields is converted into strings and passed to the </w:t>
      </w:r>
      <w:r w:rsidR="00890839">
        <w:t>create_new_user class to continue in the background. This displays a message and then invokes the JSONparser class in the background with the relevant arguments to post</w:t>
      </w:r>
      <w:r w:rsidR="00B8042D">
        <w:t>.</w:t>
      </w:r>
      <w:r w:rsidR="00B12F5D">
        <w:t xml:space="preserve"> The</w:t>
      </w:r>
      <w:r w:rsidR="0009486A">
        <w:t xml:space="preserve"> JSONparser creates</w:t>
      </w:r>
      <w:r w:rsidR="00B12F5D">
        <w:t xml:space="preserve"> an http request containing the</w:t>
      </w:r>
      <w:r w:rsidR="00592715">
        <w:t xml:space="preserve"> details of the</w:t>
      </w:r>
      <w:r w:rsidR="00B12F5D">
        <w:t xml:space="preserve"> php script and the arguments it requires. </w:t>
      </w:r>
    </w:p>
    <w:p w14:paraId="564D9FBD" w14:textId="77777777" w:rsidR="00555240" w:rsidRDefault="00555240" w:rsidP="00951F31"/>
    <w:p w14:paraId="42375091" w14:textId="7AC11DA1" w:rsidR="00555240" w:rsidRPr="00555240" w:rsidRDefault="00B8042D" w:rsidP="00555240">
      <w:r w:rsidRPr="00555240">
        <w:lastRenderedPageBreak/>
        <w:t>When pressing the ‘Make an alert’ button a similar process is invoked where a text entry box allows the entry of a user’s ID, pressing the ‘Send notification’ button</w:t>
      </w:r>
      <w:r w:rsidR="00555240">
        <w:t xml:space="preserve"> again invoke</w:t>
      </w:r>
      <w:r w:rsidR="00B12F5D">
        <w:t>s</w:t>
      </w:r>
      <w:r w:rsidR="00555240">
        <w:t xml:space="preserve"> the JSONparser class </w:t>
      </w:r>
      <w:r w:rsidR="0009486A">
        <w:t xml:space="preserve">creating the correct http request. In this instance only the ID is required as the Boolean </w:t>
      </w:r>
      <w:r w:rsidR="00BD5475">
        <w:t>state of the band is coded into the php script.</w:t>
      </w:r>
    </w:p>
    <w:p w14:paraId="64A7A426" w14:textId="77777777" w:rsidR="00555240" w:rsidRDefault="00555240" w:rsidP="00555240">
      <w:pPr>
        <w:keepNext/>
        <w:jc w:val="center"/>
      </w:pPr>
      <w:r>
        <w:rPr>
          <w:noProof/>
        </w:rPr>
        <w:drawing>
          <wp:inline distT="0" distB="0" distL="0" distR="0" wp14:anchorId="093044F0" wp14:editId="55AD9CD9">
            <wp:extent cx="1615562" cy="2681832"/>
            <wp:effectExtent l="0" t="0" r="381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35073" cy="2714221"/>
                    </a:xfrm>
                    <a:prstGeom prst="rect">
                      <a:avLst/>
                    </a:prstGeom>
                    <a:noFill/>
                    <a:ln>
                      <a:noFill/>
                    </a:ln>
                  </pic:spPr>
                </pic:pic>
              </a:graphicData>
            </a:graphic>
          </wp:inline>
        </w:drawing>
      </w:r>
    </w:p>
    <w:p w14:paraId="214E6AF9" w14:textId="6BD4DD89" w:rsidR="00B8042D" w:rsidRDefault="00555240" w:rsidP="00555240">
      <w:pPr>
        <w:pStyle w:val="Caption"/>
        <w:jc w:val="center"/>
      </w:pPr>
      <w:r>
        <w:t xml:space="preserve">Figure </w:t>
      </w:r>
      <w:fldSimple w:instr=" SEQ Figure \* ARABIC ">
        <w:r w:rsidR="004371D7">
          <w:rPr>
            <w:noProof/>
          </w:rPr>
          <w:t>22</w:t>
        </w:r>
      </w:fldSimple>
    </w:p>
    <w:p w14:paraId="0EE31A47" w14:textId="3973DA6E" w:rsidR="00BD5475" w:rsidRDefault="00BD5475" w:rsidP="00BD5475"/>
    <w:p w14:paraId="2C8F7020" w14:textId="03492D5E" w:rsidR="00BD5475" w:rsidRDefault="00BD5475" w:rsidP="00BD5475">
      <w:r>
        <w:t xml:space="preserve">The last button on the main screen </w:t>
      </w:r>
      <w:r w:rsidR="00CE09DD">
        <w:t xml:space="preserve">is that of the ‘Development menu’ this is a submenu containing features unlikely to be used directly in the final product but provide useful functions during development. </w:t>
      </w:r>
      <w:r w:rsidR="00CE09DD">
        <w:br/>
      </w:r>
      <w:r w:rsidR="00CE09DD">
        <w:br/>
        <w:t xml:space="preserve">INSERT PIC HERE </w:t>
      </w:r>
    </w:p>
    <w:p w14:paraId="6F9F1155" w14:textId="4468DBC5" w:rsidR="00CE09DD" w:rsidRDefault="00CE09DD" w:rsidP="00BD5475"/>
    <w:p w14:paraId="05C3F202" w14:textId="776743AF" w:rsidR="00CE09DD" w:rsidRDefault="00CE09DD" w:rsidP="00BD5475">
      <w:r>
        <w:t xml:space="preserve">The first button is programmatically </w:t>
      </w:r>
      <w:proofErr w:type="gramStart"/>
      <w:r>
        <w:t>similar to</w:t>
      </w:r>
      <w:proofErr w:type="gramEnd"/>
      <w:r>
        <w:t xml:space="preserve"> ‘Make an alert’ in that it contains a text box, the contents of which are sent </w:t>
      </w:r>
      <w:r w:rsidR="00075E57">
        <w:t xml:space="preserve">to the relevant php </w:t>
      </w:r>
      <w:r w:rsidR="006B0CC1">
        <w:t>URL</w:t>
      </w:r>
      <w:r w:rsidR="00075E57">
        <w:t xml:space="preserve"> deleting the selected user. </w:t>
      </w:r>
    </w:p>
    <w:p w14:paraId="140E6835" w14:textId="77777777" w:rsidR="0067563E" w:rsidRDefault="002E3081" w:rsidP="00BD5475">
      <w:r>
        <w:t>The final two buttons are to directly control t</w:t>
      </w:r>
      <w:r w:rsidR="0067563E">
        <w:t xml:space="preserve">wo output lines on the wristband, these are connected to LED’s on the development board. </w:t>
      </w:r>
    </w:p>
    <w:p w14:paraId="6700A2C7" w14:textId="08546E1E" w:rsidR="002E3081" w:rsidRDefault="0067563E" w:rsidP="00BD5475">
      <w:r>
        <w:t>First attempts for this function were created by looking at the .APK</w:t>
      </w:r>
      <w:r w:rsidR="002E3081">
        <w:t xml:space="preserve"> </w:t>
      </w:r>
      <w:r>
        <w:t xml:space="preserve">file created by Texas Instruments as a test for the </w:t>
      </w:r>
      <w:r w:rsidR="004C592C">
        <w:t xml:space="preserve">development board, this was accomplished by decompilation using an online tool. </w:t>
      </w:r>
      <w:r w:rsidR="004C592C">
        <w:br/>
        <w:t xml:space="preserve">Android applications </w:t>
      </w:r>
      <w:r w:rsidR="00663FA3">
        <w:t xml:space="preserve">use the Java language and so are not strictly compiled or interpreted. When the program is ‘built’ in android studio its class files are compiled into </w:t>
      </w:r>
      <w:r w:rsidR="006B7782">
        <w:t>bytecode</w:t>
      </w:r>
      <w:r w:rsidR="00663FA3">
        <w:t xml:space="preserve"> which is neither machine </w:t>
      </w:r>
      <w:r w:rsidR="006B7782">
        <w:t>nor</w:t>
      </w:r>
      <w:r w:rsidR="00663FA3">
        <w:t xml:space="preserve"> native code. When the code is run a </w:t>
      </w:r>
      <w:proofErr w:type="gramStart"/>
      <w:r w:rsidR="00663FA3">
        <w:t>Java</w:t>
      </w:r>
      <w:proofErr w:type="gramEnd"/>
      <w:r w:rsidR="00663FA3">
        <w:t xml:space="preserve"> Virtual Machine interprets the </w:t>
      </w:r>
      <w:r w:rsidR="006B7782">
        <w:t>bytecode</w:t>
      </w:r>
      <w:r w:rsidR="00663FA3">
        <w:t xml:space="preserve"> into a usable program with components of it compiled into native code as required using just in time compilation. </w:t>
      </w:r>
    </w:p>
    <w:p w14:paraId="5605ED93" w14:textId="61114FFA" w:rsidR="00663FA3" w:rsidRDefault="00663FA3" w:rsidP="00BD5475">
      <w:r>
        <w:t>The result of this is that the code is possible to deconstruct to allow insight into its inner workings.</w:t>
      </w:r>
    </w:p>
    <w:p w14:paraId="2C1FE21C" w14:textId="3121007C" w:rsidR="003B1C4C" w:rsidRDefault="002712D0" w:rsidP="00603DFF">
      <w:r>
        <w:lastRenderedPageBreak/>
        <w:t>While this code was only used as an inspiration for initial test code, it provided</w:t>
      </w:r>
      <w:r w:rsidR="003B1C4C">
        <w:t xml:space="preserve"> some useful insight into the workings of Bluetooth LE, namely the GATT system.</w:t>
      </w:r>
      <w:r>
        <w:t xml:space="preserve"> </w:t>
      </w:r>
    </w:p>
    <w:p w14:paraId="4A049EB5" w14:textId="3C7A423C" w:rsidR="003B1C4C" w:rsidRDefault="003B1C4C" w:rsidP="003B1C4C">
      <w:r>
        <w:t>Bluetooth Low Energy (BLE for short)</w:t>
      </w:r>
      <w:r w:rsidR="00FD6BA4">
        <w:t xml:space="preserve"> is the low power variant of the Bluetooth PAN radio system that use</w:t>
      </w:r>
      <w:r w:rsidR="00113936">
        <w:t>s</w:t>
      </w:r>
      <w:r w:rsidR="00FD6BA4">
        <w:t xml:space="preserve"> Generic ATTribute profile’s (GATT) to communicate</w:t>
      </w:r>
      <w:r w:rsidR="00113936">
        <w:t xml:space="preserve">. The key concepts used in GATT are as follows- </w:t>
      </w:r>
    </w:p>
    <w:p w14:paraId="394BDEE6" w14:textId="67D0EF49" w:rsidR="00113936" w:rsidRDefault="00113936" w:rsidP="003B1C4C">
      <w:r>
        <w:t xml:space="preserve">Client – this begins communications, sends requests and receives the responses. In our case this role will be played by the Android device. </w:t>
      </w:r>
    </w:p>
    <w:p w14:paraId="1BBC7C4D" w14:textId="5578A9F2" w:rsidR="00113936" w:rsidRDefault="00113936" w:rsidP="003B1C4C">
      <w:r>
        <w:t>Server- this receives requests and returns responses. In our case played by the wristband.</w:t>
      </w:r>
    </w:p>
    <w:p w14:paraId="111C8E5F" w14:textId="2AC6E067" w:rsidR="00113936" w:rsidRDefault="00113936" w:rsidP="003B1C4C">
      <w:r>
        <w:t xml:space="preserve">Characteristic- this is a value stored on the server that can potentially be read or written too. </w:t>
      </w:r>
    </w:p>
    <w:p w14:paraId="2A9B9E65" w14:textId="1B472DD8" w:rsidR="00113936" w:rsidRDefault="00113936" w:rsidP="003B1C4C">
      <w:r>
        <w:t xml:space="preserve">Service- this is a collection of characteristics that are all accessed via the same method, this may also contain descriptors to enable easier comprehension of the </w:t>
      </w:r>
      <w:r w:rsidR="00603DFF">
        <w:t>stored characteristics.</w:t>
      </w:r>
    </w:p>
    <w:p w14:paraId="14B67417" w14:textId="7B945149" w:rsidR="00603DFF" w:rsidRDefault="00603DFF" w:rsidP="003B1C4C">
      <w:r>
        <w:t xml:space="preserve">Grouped together services and characteristics are referred to as attributes and are identified via Universally Unique IDentifiers (UUID). </w:t>
      </w:r>
      <w:r w:rsidR="00EC44DD">
        <w:t xml:space="preserve">Deconstructing the APK as mentioned earlier allows us to see what these identifiers are, though this could also be accomplished using an android app that scans for BLE services. </w:t>
      </w:r>
    </w:p>
    <w:p w14:paraId="03FF68AA" w14:textId="5281101F" w:rsidR="007772DE" w:rsidRDefault="007772DE" w:rsidP="003B1C4C">
      <w:r>
        <w:t xml:space="preserve">The UUID’s we are concerned about are the following – </w:t>
      </w:r>
    </w:p>
    <w:p w14:paraId="3C546402" w14:textId="74E29E9D" w:rsidR="007772DE" w:rsidRDefault="007772DE" w:rsidP="003B1C4C">
      <w:r w:rsidRPr="007772DE">
        <w:t>f0001110-0451-4000-b000-000000000000</w:t>
      </w:r>
      <w:r>
        <w:t xml:space="preserve"> – the LED service </w:t>
      </w:r>
    </w:p>
    <w:p w14:paraId="608E92BC" w14:textId="32D808D2" w:rsidR="007772DE" w:rsidRDefault="007772DE" w:rsidP="003B1C4C">
      <w:r w:rsidRPr="007772DE">
        <w:t>f0001111-0451-4000-b000-000000000000</w:t>
      </w:r>
      <w:r>
        <w:t xml:space="preserve"> – LED 1 </w:t>
      </w:r>
    </w:p>
    <w:p w14:paraId="14944059" w14:textId="4D102DE2" w:rsidR="007772DE" w:rsidRDefault="007772DE" w:rsidP="003B1C4C">
      <w:r w:rsidRPr="007772DE">
        <w:t>f0001112-0451-4000-b000-000000000000</w:t>
      </w:r>
      <w:r>
        <w:t xml:space="preserve"> – LED 2 </w:t>
      </w:r>
    </w:p>
    <w:p w14:paraId="00BD07A7" w14:textId="08D1F9D5" w:rsidR="007772DE" w:rsidRDefault="007772DE" w:rsidP="003B1C4C">
      <w:r>
        <w:t xml:space="preserve">Ultimately attempting to make an entirely custom interface to the BLE services proved fruitless. This </w:t>
      </w:r>
      <w:r w:rsidR="00A24F1F">
        <w:t>was due</w:t>
      </w:r>
      <w:r>
        <w:t xml:space="preserve"> to the program being analyzed having many features, and therefore code and dependencies that are not required for our purpose and it would likely have taken longer to cull and reverse engineer this than starting over. </w:t>
      </w:r>
    </w:p>
    <w:p w14:paraId="7A6A2157" w14:textId="282A2343" w:rsidR="00A24F1F" w:rsidRPr="00A24F1F" w:rsidRDefault="00A24F1F" w:rsidP="003B1C4C">
      <w:pPr>
        <w:rPr>
          <w:lang w:val="en-GB"/>
        </w:rPr>
      </w:pPr>
      <w:r>
        <w:t xml:space="preserve">At this stage we ran into one of </w:t>
      </w:r>
      <w:proofErr w:type="gramStart"/>
      <w:r>
        <w:t>a number of</w:t>
      </w:r>
      <w:proofErr w:type="gramEnd"/>
      <w:r>
        <w:t xml:space="preserve"> issues with our working environment. The main issue witnessed involved an update to Android Studio to version #</w:t>
      </w:r>
      <w:r>
        <w:rPr>
          <w:lang w:val="en-GB"/>
        </w:rPr>
        <w:t>AI-192.7142.36.36.6308749 and its respective Gradle update. This caused the debug system to break as the bytecode provided in the SDK’s for android no longer matched that created when building the program with its dependencies</w:t>
      </w:r>
      <w:r w:rsidR="00834E4D">
        <w:rPr>
          <w:lang w:val="en-GB"/>
        </w:rPr>
        <w:t xml:space="preserve">. Upon research this seems to be a common issue in the IntelliJ platform by </w:t>
      </w:r>
      <w:r w:rsidR="006B7782">
        <w:rPr>
          <w:lang w:val="en-GB"/>
        </w:rPr>
        <w:t>JetBrains</w:t>
      </w:r>
      <w:r w:rsidR="00834E4D">
        <w:rPr>
          <w:lang w:val="en-GB"/>
        </w:rPr>
        <w:t xml:space="preserve">. This issue was fixed by </w:t>
      </w:r>
      <w:proofErr w:type="gramStart"/>
      <w:r w:rsidR="00834E4D">
        <w:rPr>
          <w:lang w:val="en-GB"/>
        </w:rPr>
        <w:t>reverting back</w:t>
      </w:r>
      <w:proofErr w:type="gramEnd"/>
      <w:r w:rsidR="00834E4D">
        <w:rPr>
          <w:lang w:val="en-GB"/>
        </w:rPr>
        <w:t xml:space="preserve"> to a previous version and was likely fixed entirely in a further update as these errors no longer seem to arise. </w:t>
      </w:r>
      <w:r w:rsidR="00834E4D">
        <w:rPr>
          <w:lang w:val="en-GB"/>
        </w:rPr>
        <w:br/>
        <w:t xml:space="preserve">From this issue we would recommend not updating the development environment during development unless the update is a required security update or provides needed functionality. </w:t>
      </w:r>
    </w:p>
    <w:p w14:paraId="7387334F" w14:textId="39359F4A" w:rsidR="00416B6A" w:rsidRDefault="007772DE" w:rsidP="003B1C4C">
      <w:r>
        <w:t xml:space="preserve">Our next attempt we based our design on that provided by the Android developers with examples provided through the android studio itself and is downloaded from </w:t>
      </w:r>
      <w:r w:rsidR="00F41DC0">
        <w:t>GitHub</w:t>
      </w:r>
      <w:r>
        <w:t>.</w:t>
      </w:r>
      <w:r w:rsidR="00F41DC0">
        <w:t xml:space="preserve"> Note the images show the Gatt server but clients can be found in the Googlearchives and androidthings sections of GitHub.</w:t>
      </w:r>
    </w:p>
    <w:p w14:paraId="280A7E8F" w14:textId="77777777" w:rsidR="004371D7" w:rsidRDefault="00416B6A" w:rsidP="004371D7">
      <w:pPr>
        <w:keepNext/>
        <w:jc w:val="center"/>
      </w:pPr>
      <w:r w:rsidRPr="00416B6A">
        <w:rPr>
          <w:noProof/>
        </w:rPr>
        <w:lastRenderedPageBreak/>
        <w:drawing>
          <wp:inline distT="0" distB="0" distL="0" distR="0" wp14:anchorId="5EECC58E" wp14:editId="46E897F6">
            <wp:extent cx="3047873" cy="193357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49818" cy="1998249"/>
                    </a:xfrm>
                    <a:prstGeom prst="rect">
                      <a:avLst/>
                    </a:prstGeom>
                  </pic:spPr>
                </pic:pic>
              </a:graphicData>
            </a:graphic>
          </wp:inline>
        </w:drawing>
      </w:r>
    </w:p>
    <w:p w14:paraId="35A608C5" w14:textId="75358699" w:rsidR="004371D7" w:rsidRDefault="004371D7" w:rsidP="004371D7">
      <w:pPr>
        <w:pStyle w:val="Caption"/>
        <w:jc w:val="center"/>
      </w:pPr>
      <w:r>
        <w:t xml:space="preserve">Figure </w:t>
      </w:r>
      <w:fldSimple w:instr=" SEQ Figure \* ARABIC ">
        <w:r>
          <w:rPr>
            <w:noProof/>
          </w:rPr>
          <w:t>23</w:t>
        </w:r>
      </w:fldSimple>
    </w:p>
    <w:p w14:paraId="62B95E33" w14:textId="77777777" w:rsidR="004371D7" w:rsidRDefault="00416B6A" w:rsidP="004371D7">
      <w:pPr>
        <w:keepNext/>
        <w:jc w:val="center"/>
      </w:pPr>
      <w:r>
        <w:rPr>
          <w:noProof/>
        </w:rPr>
        <w:drawing>
          <wp:inline distT="0" distB="0" distL="0" distR="0" wp14:anchorId="40964BD0" wp14:editId="612F9686">
            <wp:extent cx="3095625" cy="213981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40158" cy="2170601"/>
                    </a:xfrm>
                    <a:prstGeom prst="rect">
                      <a:avLst/>
                    </a:prstGeom>
                  </pic:spPr>
                </pic:pic>
              </a:graphicData>
            </a:graphic>
          </wp:inline>
        </w:drawing>
      </w:r>
    </w:p>
    <w:p w14:paraId="110134E6" w14:textId="13435AAD" w:rsidR="00416B6A" w:rsidRDefault="004371D7" w:rsidP="004371D7">
      <w:pPr>
        <w:pStyle w:val="Caption"/>
        <w:jc w:val="center"/>
      </w:pPr>
      <w:r>
        <w:t xml:space="preserve">Figure </w:t>
      </w:r>
      <w:fldSimple w:instr=" SEQ Figure \* ARABIC ">
        <w:r>
          <w:rPr>
            <w:noProof/>
          </w:rPr>
          <w:t>24</w:t>
        </w:r>
      </w:fldSimple>
    </w:p>
    <w:p w14:paraId="16BCCA88" w14:textId="144E44FB" w:rsidR="007772DE" w:rsidRDefault="007772DE" w:rsidP="003B1C4C">
      <w:r>
        <w:t>However</w:t>
      </w:r>
      <w:r w:rsidR="00E82DC8">
        <w:t>,</w:t>
      </w:r>
      <w:r>
        <w:t xml:space="preserve"> this is where </w:t>
      </w:r>
      <w:r w:rsidR="005B212B">
        <w:t>problems arose</w:t>
      </w:r>
      <w:r>
        <w:t>. The code provided in studio</w:t>
      </w:r>
      <w:r w:rsidR="00BA7359">
        <w:t xml:space="preserve"> will not build and deploy to an android version of </w:t>
      </w:r>
      <w:r w:rsidR="00F41DC0">
        <w:t>8.1(API 27)</w:t>
      </w:r>
      <w:r w:rsidR="00BA7359">
        <w:t xml:space="preserve"> or lower, this causes an issue in that </w:t>
      </w:r>
      <w:r w:rsidR="00F41DC0">
        <w:t>relatively</w:t>
      </w:r>
      <w:r w:rsidR="00BA7359">
        <w:t xml:space="preserve"> few android devices use this version as it is </w:t>
      </w:r>
      <w:r w:rsidR="00F41DC0">
        <w:t>quite</w:t>
      </w:r>
      <w:r w:rsidR="00BA7359">
        <w:t xml:space="preserve"> new, if nothing else using this code could potentially limit our customer base greatly as many would simply not be able to install the software. This issue is compounded further by the fact the release date of the code to </w:t>
      </w:r>
      <w:r w:rsidR="00416B6A">
        <w:t>GitHub</w:t>
      </w:r>
      <w:r w:rsidR="00BA7359">
        <w:t xml:space="preserve"> considerably predates the release of version </w:t>
      </w:r>
      <w:r w:rsidR="00F41DC0">
        <w:t>8.1</w:t>
      </w:r>
      <w:r w:rsidR="00BA7359">
        <w:t xml:space="preserve"> and that the code mentioned on the readme.md file of </w:t>
      </w:r>
      <w:r w:rsidR="00416B6A">
        <w:t>GitHub</w:t>
      </w:r>
      <w:r w:rsidR="00BA7359">
        <w:t xml:space="preserve"> refers mostly to android version </w:t>
      </w:r>
      <w:r w:rsidR="00F41DC0" w:rsidRPr="00F41DC0">
        <w:t>Android 4.3 (API 18)</w:t>
      </w:r>
      <w:r w:rsidR="00F41DC0">
        <w:t>.</w:t>
      </w:r>
    </w:p>
    <w:p w14:paraId="7C39A6CA" w14:textId="6B257A15" w:rsidR="00BA7359" w:rsidRDefault="00BA7359" w:rsidP="003B1C4C">
      <w:r>
        <w:t>With some tweaking of the manifest file this code can be made to work</w:t>
      </w:r>
      <w:r w:rsidR="006566F1">
        <w:t xml:space="preserve"> on our test device running version </w:t>
      </w:r>
      <w:r w:rsidR="00F41DC0">
        <w:t>8.0</w:t>
      </w:r>
      <w:r w:rsidR="006566F1">
        <w:t xml:space="preserve"> however this is not where the issues end.</w:t>
      </w:r>
    </w:p>
    <w:p w14:paraId="7A634285" w14:textId="77777777" w:rsidR="004371D7" w:rsidRDefault="00692A4C" w:rsidP="004371D7">
      <w:pPr>
        <w:keepNext/>
        <w:jc w:val="center"/>
      </w:pPr>
      <w:r>
        <w:rPr>
          <w:noProof/>
        </w:rPr>
        <w:lastRenderedPageBreak/>
        <w:drawing>
          <wp:inline distT="0" distB="0" distL="0" distR="0" wp14:anchorId="5AF57DBE" wp14:editId="7E667DFB">
            <wp:extent cx="5934075" cy="34099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4075" cy="3409950"/>
                    </a:xfrm>
                    <a:prstGeom prst="rect">
                      <a:avLst/>
                    </a:prstGeom>
                    <a:noFill/>
                    <a:ln>
                      <a:noFill/>
                    </a:ln>
                  </pic:spPr>
                </pic:pic>
              </a:graphicData>
            </a:graphic>
          </wp:inline>
        </w:drawing>
      </w:r>
    </w:p>
    <w:p w14:paraId="17C95D62" w14:textId="2353265B" w:rsidR="00692A4C" w:rsidRDefault="004371D7" w:rsidP="004371D7">
      <w:pPr>
        <w:pStyle w:val="Caption"/>
        <w:jc w:val="center"/>
      </w:pPr>
      <w:r>
        <w:t xml:space="preserve">Figure </w:t>
      </w:r>
      <w:fldSimple w:instr=" SEQ Figure \* ARABIC ">
        <w:r>
          <w:rPr>
            <w:noProof/>
          </w:rPr>
          <w:t>25</w:t>
        </w:r>
      </w:fldSimple>
    </w:p>
    <w:p w14:paraId="132B7FA0" w14:textId="63A65EA5" w:rsidR="00E82DC8" w:rsidRDefault="00E82DC8" w:rsidP="003B1C4C">
      <w:r>
        <w:t>This app builds and deploys to a device with no issues as well as debug hooks working allowing us to step through code</w:t>
      </w:r>
      <w:r w:rsidR="00F41DC0">
        <w:t xml:space="preserve"> as it runs</w:t>
      </w:r>
      <w:r w:rsidR="00692A4C">
        <w:t>. Visually everything seems to work fine</w:t>
      </w:r>
      <w:r w:rsidR="006B7782">
        <w:t xml:space="preserve"> on the system, and</w:t>
      </w:r>
      <w:r w:rsidR="00692A4C">
        <w:t xml:space="preserve"> it scans for devices.</w:t>
      </w:r>
    </w:p>
    <w:p w14:paraId="36BE64CD" w14:textId="77777777" w:rsidR="004371D7" w:rsidRDefault="00692A4C" w:rsidP="004371D7">
      <w:pPr>
        <w:keepNext/>
        <w:jc w:val="center"/>
      </w:pPr>
      <w:r>
        <w:rPr>
          <w:noProof/>
        </w:rPr>
        <w:lastRenderedPageBreak/>
        <w:drawing>
          <wp:inline distT="0" distB="0" distL="0" distR="0" wp14:anchorId="7876C350" wp14:editId="7C7F83F0">
            <wp:extent cx="2175188" cy="36099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78333" cy="3615195"/>
                    </a:xfrm>
                    <a:prstGeom prst="rect">
                      <a:avLst/>
                    </a:prstGeom>
                    <a:noFill/>
                    <a:ln>
                      <a:noFill/>
                    </a:ln>
                  </pic:spPr>
                </pic:pic>
              </a:graphicData>
            </a:graphic>
          </wp:inline>
        </w:drawing>
      </w:r>
    </w:p>
    <w:p w14:paraId="412DF081" w14:textId="4631E960" w:rsidR="004371D7" w:rsidRDefault="004371D7" w:rsidP="004371D7">
      <w:pPr>
        <w:pStyle w:val="Caption"/>
        <w:jc w:val="center"/>
      </w:pPr>
      <w:r>
        <w:t xml:space="preserve">Figure </w:t>
      </w:r>
      <w:fldSimple w:instr=" SEQ Figure \* ARABIC ">
        <w:r>
          <w:rPr>
            <w:noProof/>
          </w:rPr>
          <w:t>26</w:t>
        </w:r>
      </w:fldSimple>
    </w:p>
    <w:p w14:paraId="7C30DE0E" w14:textId="77777777" w:rsidR="004371D7" w:rsidRDefault="00692A4C" w:rsidP="004371D7">
      <w:pPr>
        <w:keepNext/>
        <w:jc w:val="center"/>
      </w:pPr>
      <w:r>
        <w:rPr>
          <w:noProof/>
        </w:rPr>
        <w:drawing>
          <wp:inline distT="0" distB="0" distL="0" distR="0" wp14:anchorId="4763A9A5" wp14:editId="6FEA9E31">
            <wp:extent cx="2172423" cy="360956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92934" cy="3643643"/>
                    </a:xfrm>
                    <a:prstGeom prst="rect">
                      <a:avLst/>
                    </a:prstGeom>
                    <a:noFill/>
                    <a:ln>
                      <a:noFill/>
                    </a:ln>
                  </pic:spPr>
                </pic:pic>
              </a:graphicData>
            </a:graphic>
          </wp:inline>
        </w:drawing>
      </w:r>
    </w:p>
    <w:p w14:paraId="1613B381" w14:textId="02604095" w:rsidR="00692A4C" w:rsidRDefault="004371D7" w:rsidP="004371D7">
      <w:pPr>
        <w:pStyle w:val="Caption"/>
        <w:jc w:val="center"/>
      </w:pPr>
      <w:r>
        <w:t xml:space="preserve">Figure </w:t>
      </w:r>
      <w:fldSimple w:instr=" SEQ Figure \* ARABIC ">
        <w:r>
          <w:rPr>
            <w:noProof/>
          </w:rPr>
          <w:t>27</w:t>
        </w:r>
      </w:fldSimple>
    </w:p>
    <w:p w14:paraId="0021A17F" w14:textId="0089DC7A" w:rsidR="006B7782" w:rsidRDefault="006B7782" w:rsidP="004371D7">
      <w:r>
        <w:lastRenderedPageBreak/>
        <w:t>The scanning process however yields no results. This is unexpected as no errors are generated in the debug logs outside of saying the BLE is unavailable if one forgets to turn Bluetooth on on the device beforehand (on the device a prompt is displayed requesting this to be switched on).</w:t>
      </w:r>
    </w:p>
    <w:p w14:paraId="44173ADB" w14:textId="77777777" w:rsidR="004371D7" w:rsidRDefault="006B7782" w:rsidP="004371D7">
      <w:pPr>
        <w:keepNext/>
      </w:pPr>
      <w:r>
        <w:t>To test other factors a 3</w:t>
      </w:r>
      <w:r w:rsidRPr="006B7782">
        <w:rPr>
          <w:vertAlign w:val="superscript"/>
        </w:rPr>
        <w:t>rd</w:t>
      </w:r>
      <w:r>
        <w:t xml:space="preserve"> party application was downloaded</w:t>
      </w:r>
      <w:r w:rsidR="004371D7">
        <w:t xml:space="preserve"> from the android store</w:t>
      </w:r>
      <w:r>
        <w:t xml:space="preserve"> called BLE Scanner this scans for Bluetooth devices and gives information such as signal strength, Bluetooth standard and proximity as well as having a Gatt client showing us available services </w:t>
      </w:r>
      <w:r w:rsidR="004371D7">
        <w:t>and allowing us to read and write to them as appropriate. This application has no issues seeing the device (in this instance called ‘AdamTest’), seeing the available services and letting us read or write to the characteristics at will.</w:t>
      </w:r>
    </w:p>
    <w:p w14:paraId="59534EBD" w14:textId="5457B713" w:rsidR="004371D7" w:rsidRDefault="004371D7" w:rsidP="004371D7">
      <w:pPr>
        <w:keepNext/>
        <w:jc w:val="center"/>
      </w:pPr>
      <w:r>
        <w:rPr>
          <w:noProof/>
        </w:rPr>
        <w:drawing>
          <wp:inline distT="0" distB="0" distL="0" distR="0" wp14:anchorId="2EC1D772" wp14:editId="27832093">
            <wp:extent cx="1524881" cy="25336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532275" cy="2545936"/>
                    </a:xfrm>
                    <a:prstGeom prst="rect">
                      <a:avLst/>
                    </a:prstGeom>
                    <a:noFill/>
                    <a:ln>
                      <a:noFill/>
                    </a:ln>
                  </pic:spPr>
                </pic:pic>
              </a:graphicData>
            </a:graphic>
          </wp:inline>
        </w:drawing>
      </w:r>
    </w:p>
    <w:p w14:paraId="5DE5CF8A" w14:textId="61AC683F" w:rsidR="004371D7" w:rsidRDefault="004371D7" w:rsidP="004371D7">
      <w:pPr>
        <w:pStyle w:val="Caption"/>
        <w:jc w:val="center"/>
      </w:pPr>
      <w:r>
        <w:t xml:space="preserve">Figure </w:t>
      </w:r>
      <w:fldSimple w:instr=" SEQ Figure \* ARABIC ">
        <w:r>
          <w:rPr>
            <w:noProof/>
          </w:rPr>
          <w:t>28</w:t>
        </w:r>
      </w:fldSimple>
    </w:p>
    <w:p w14:paraId="795B5263" w14:textId="77777777" w:rsidR="004371D7" w:rsidRDefault="004371D7" w:rsidP="004371D7">
      <w:pPr>
        <w:pStyle w:val="Caption"/>
        <w:keepNext/>
        <w:jc w:val="center"/>
      </w:pPr>
      <w:r>
        <w:rPr>
          <w:noProof/>
        </w:rPr>
        <w:drawing>
          <wp:inline distT="0" distB="0" distL="0" distR="0" wp14:anchorId="16A09EDB" wp14:editId="1AAB0055">
            <wp:extent cx="1476375" cy="2453054"/>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93804" cy="2482013"/>
                    </a:xfrm>
                    <a:prstGeom prst="rect">
                      <a:avLst/>
                    </a:prstGeom>
                    <a:noFill/>
                    <a:ln>
                      <a:noFill/>
                    </a:ln>
                  </pic:spPr>
                </pic:pic>
              </a:graphicData>
            </a:graphic>
          </wp:inline>
        </w:drawing>
      </w:r>
    </w:p>
    <w:p w14:paraId="43DBE373" w14:textId="3565C8DE" w:rsidR="006B7782" w:rsidRDefault="004371D7" w:rsidP="004371D7">
      <w:pPr>
        <w:pStyle w:val="Caption"/>
        <w:jc w:val="center"/>
      </w:pPr>
      <w:r>
        <w:t xml:space="preserve">Figure </w:t>
      </w:r>
      <w:fldSimple w:instr=" SEQ Figure \* ARABIC ">
        <w:r>
          <w:rPr>
            <w:noProof/>
          </w:rPr>
          <w:t>29</w:t>
        </w:r>
      </w:fldSimple>
    </w:p>
    <w:p w14:paraId="15473096" w14:textId="77777777" w:rsidR="001354FE" w:rsidRDefault="000077AD" w:rsidP="003B1C4C">
      <w:r>
        <w:t>This shows that our devices and setup are correct and highlights a potential issue in the development documentation provided by Google.</w:t>
      </w:r>
    </w:p>
    <w:p w14:paraId="1BD7DFD5" w14:textId="59ADE646" w:rsidR="001354FE" w:rsidRDefault="001354FE" w:rsidP="003B1C4C">
      <w:r>
        <w:lastRenderedPageBreak/>
        <w:t xml:space="preserve">The remaining component required by this application to be feature complete once the above challenge has been overcome is a service that does the following in order – </w:t>
      </w:r>
    </w:p>
    <w:p w14:paraId="3BEB77A0" w14:textId="654F3052" w:rsidR="003B1C4C" w:rsidRDefault="001354FE" w:rsidP="001354FE">
      <w:pPr>
        <w:pStyle w:val="ListParagraph"/>
        <w:numPr>
          <w:ilvl w:val="0"/>
          <w:numId w:val="31"/>
        </w:numPr>
      </w:pPr>
      <w:r>
        <w:t>Checks the database for the band status related to the user’s ID periodically</w:t>
      </w:r>
    </w:p>
    <w:p w14:paraId="54CEAC9B" w14:textId="5E03E79B" w:rsidR="001354FE" w:rsidRDefault="001354FE" w:rsidP="001354FE">
      <w:pPr>
        <w:pStyle w:val="ListParagraph"/>
        <w:numPr>
          <w:ilvl w:val="0"/>
          <w:numId w:val="31"/>
        </w:numPr>
      </w:pPr>
      <w:r>
        <w:t>If this is 0 do nothing, or if 1 continue</w:t>
      </w:r>
    </w:p>
    <w:p w14:paraId="56D91F5E" w14:textId="77967D76" w:rsidR="001354FE" w:rsidRDefault="001354FE" w:rsidP="001354FE">
      <w:pPr>
        <w:pStyle w:val="ListParagraph"/>
        <w:numPr>
          <w:ilvl w:val="0"/>
          <w:numId w:val="31"/>
        </w:numPr>
      </w:pPr>
      <w:r>
        <w:t xml:space="preserve">Check and enable Bluetooth </w:t>
      </w:r>
    </w:p>
    <w:p w14:paraId="635807E2" w14:textId="47BDE334" w:rsidR="001354FE" w:rsidRDefault="001354FE" w:rsidP="001354FE">
      <w:pPr>
        <w:pStyle w:val="ListParagraph"/>
        <w:numPr>
          <w:ilvl w:val="0"/>
          <w:numId w:val="31"/>
        </w:numPr>
      </w:pPr>
      <w:r>
        <w:t xml:space="preserve">Read the Gatt characteristic – this should be 0 </w:t>
      </w:r>
    </w:p>
    <w:p w14:paraId="5AC20FAA" w14:textId="29FDAB4F" w:rsidR="001354FE" w:rsidRDefault="001354FE" w:rsidP="001354FE">
      <w:pPr>
        <w:pStyle w:val="ListParagraph"/>
        <w:numPr>
          <w:ilvl w:val="0"/>
          <w:numId w:val="31"/>
        </w:numPr>
      </w:pPr>
      <w:r>
        <w:t xml:space="preserve">Write 1 to the characteristic </w:t>
      </w:r>
    </w:p>
    <w:p w14:paraId="03A1B04C" w14:textId="25D0F084" w:rsidR="001354FE" w:rsidRDefault="001354FE" w:rsidP="001354FE">
      <w:pPr>
        <w:pStyle w:val="ListParagraph"/>
        <w:numPr>
          <w:ilvl w:val="0"/>
          <w:numId w:val="31"/>
        </w:numPr>
      </w:pPr>
      <w:r>
        <w:t xml:space="preserve">Read the Gatt characteristic – this should be 1 </w:t>
      </w:r>
    </w:p>
    <w:p w14:paraId="5BA7B05F" w14:textId="060B5197" w:rsidR="001354FE" w:rsidRDefault="001354FE" w:rsidP="001354FE">
      <w:pPr>
        <w:pStyle w:val="ListParagraph"/>
        <w:numPr>
          <w:ilvl w:val="0"/>
          <w:numId w:val="31"/>
        </w:numPr>
      </w:pPr>
      <w:r>
        <w:t xml:space="preserve">Write </w:t>
      </w:r>
      <w:r w:rsidR="00517988">
        <w:t>0</w:t>
      </w:r>
      <w:r>
        <w:t xml:space="preserve"> to the user’s band status </w:t>
      </w:r>
    </w:p>
    <w:p w14:paraId="1684F24E" w14:textId="66655D01" w:rsidR="001354FE" w:rsidRDefault="001354FE" w:rsidP="001354FE">
      <w:pPr>
        <w:pStyle w:val="ListParagraph"/>
        <w:numPr>
          <w:ilvl w:val="0"/>
          <w:numId w:val="31"/>
        </w:numPr>
      </w:pPr>
      <w:r>
        <w:t>Wait a predetermined amount of time (several seconds so the user has time to notice the band)</w:t>
      </w:r>
    </w:p>
    <w:p w14:paraId="381A3C1A" w14:textId="4C16D783" w:rsidR="001354FE" w:rsidRDefault="001354FE" w:rsidP="001354FE">
      <w:pPr>
        <w:pStyle w:val="ListParagraph"/>
        <w:numPr>
          <w:ilvl w:val="0"/>
          <w:numId w:val="31"/>
        </w:numPr>
      </w:pPr>
      <w:r>
        <w:t xml:space="preserve">Write 0 to the characteristic </w:t>
      </w:r>
    </w:p>
    <w:p w14:paraId="2F478927" w14:textId="77777777" w:rsidR="001354FE" w:rsidRDefault="001354FE" w:rsidP="001354FE">
      <w:pPr>
        <w:pStyle w:val="ListParagraph"/>
        <w:numPr>
          <w:ilvl w:val="0"/>
          <w:numId w:val="31"/>
        </w:numPr>
      </w:pPr>
      <w:r>
        <w:t xml:space="preserve">Read the Gatt characteristic – this should be 0 </w:t>
      </w:r>
    </w:p>
    <w:p w14:paraId="17575E29" w14:textId="6970DFF5" w:rsidR="008D2EF4" w:rsidRDefault="008D2EF4" w:rsidP="008D2EF4">
      <w:pPr>
        <w:pStyle w:val="Heading2"/>
      </w:pPr>
      <w:bookmarkStart w:id="57" w:name="_Toc38393990"/>
      <w:r>
        <w:t>Wristband</w:t>
      </w:r>
      <w:bookmarkEnd w:id="57"/>
    </w:p>
    <w:p w14:paraId="59F539C8" w14:textId="4D55BADC" w:rsidR="0095190B" w:rsidRDefault="00517988" w:rsidP="00A31665">
      <w:r>
        <w:t xml:space="preserve">Next we move to the code for the embedded system based on the TI CC2640R2 microcontroller. </w:t>
      </w:r>
    </w:p>
    <w:p w14:paraId="6CEE7165" w14:textId="0C4D4425" w:rsidR="00517988" w:rsidRDefault="00517988" w:rsidP="00A31665">
      <w:r>
        <w:t>This component is based on a modified version of the example code provided by Texas Instruments called project zero mentioned previously</w:t>
      </w:r>
      <w:r w:rsidR="00114ECE">
        <w:t xml:space="preserve">. This code provides an operating system and interfaces to the hardware components of the board such as LED’s and buttons. The code as provided contains many features </w:t>
      </w:r>
      <w:r w:rsidR="00D3401B">
        <w:t>outside of the scope of this project</w:t>
      </w:r>
      <w:r w:rsidR="00114ECE">
        <w:t xml:space="preserve"> and these would take up memory and potentially energy if </w:t>
      </w:r>
      <w:r w:rsidR="00D3401B">
        <w:t>included</w:t>
      </w:r>
      <w:r w:rsidR="004804BB">
        <w:t>.</w:t>
      </w:r>
    </w:p>
    <w:p w14:paraId="201C6CEA" w14:textId="44292EE1" w:rsidR="006C3308" w:rsidRDefault="00D3401B" w:rsidP="00A31665">
      <w:r>
        <w:t xml:space="preserve">After studying the provided code </w:t>
      </w:r>
      <w:r w:rsidR="009623B2">
        <w:t xml:space="preserve">and understanding its contents, functions that were outside of the scope of the project were removed including some background functions such as the ability to debounce switches. </w:t>
      </w:r>
    </w:p>
    <w:p w14:paraId="7AF84E2B" w14:textId="15D43EB2" w:rsidR="00F25896" w:rsidRDefault="00F25896" w:rsidP="00A31665">
      <w:r>
        <w:t xml:space="preserve">This can be seen in the BLE Service initialization section where services are </w:t>
      </w:r>
      <w:r w:rsidR="00C0260D">
        <w:t>added,</w:t>
      </w:r>
      <w:r>
        <w:t xml:space="preserve"> and ID’s given for services that will be visible on the GATT server</w:t>
      </w:r>
      <w:r w:rsidR="00C0260D">
        <w:t>, in our case we only need the single service called LedService (please note that it is titled this way as on the development board it is connected to an LED, in the final product this would be replaced with a transistor to enable control of the higher current of the vibrate motor)</w:t>
      </w:r>
      <w:r w:rsidR="00AA510D">
        <w:t>.</w:t>
      </w:r>
    </w:p>
    <w:p w14:paraId="62154B92" w14:textId="655F354D" w:rsidR="00C0260D" w:rsidRDefault="00C0260D" w:rsidP="00C0260D">
      <w:pPr>
        <w:jc w:val="center"/>
      </w:pPr>
      <w:r>
        <w:rPr>
          <w:noProof/>
        </w:rPr>
        <w:drawing>
          <wp:inline distT="0" distB="0" distL="0" distR="0" wp14:anchorId="0194BA02" wp14:editId="218EAB13">
            <wp:extent cx="4781550" cy="236472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18146" cy="2382821"/>
                    </a:xfrm>
                    <a:prstGeom prst="rect">
                      <a:avLst/>
                    </a:prstGeom>
                  </pic:spPr>
                </pic:pic>
              </a:graphicData>
            </a:graphic>
          </wp:inline>
        </w:drawing>
      </w:r>
    </w:p>
    <w:p w14:paraId="244CD6F7" w14:textId="77777777" w:rsidR="00642034" w:rsidRDefault="00642034" w:rsidP="00642034">
      <w:r>
        <w:lastRenderedPageBreak/>
        <w:t>T</w:t>
      </w:r>
      <w:r w:rsidR="00F12D93">
        <w:t xml:space="preserve">he pins used by the program could be changed easily changed </w:t>
      </w:r>
      <w:r>
        <w:t xml:space="preserve">if a specific pin is better located by referring to the LED pin configuration table. </w:t>
      </w:r>
    </w:p>
    <w:p w14:paraId="108CB6F3" w14:textId="119BE27F" w:rsidR="00F12D93" w:rsidRDefault="00642034" w:rsidP="00642034">
      <w:pPr>
        <w:jc w:val="center"/>
      </w:pPr>
      <w:r>
        <w:rPr>
          <w:noProof/>
        </w:rPr>
        <w:drawing>
          <wp:inline distT="0" distB="0" distL="0" distR="0" wp14:anchorId="17EFAD73" wp14:editId="6E320FFA">
            <wp:extent cx="4591050" cy="143421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19643" cy="1474385"/>
                    </a:xfrm>
                    <a:prstGeom prst="rect">
                      <a:avLst/>
                    </a:prstGeom>
                  </pic:spPr>
                </pic:pic>
              </a:graphicData>
            </a:graphic>
          </wp:inline>
        </w:drawing>
      </w:r>
    </w:p>
    <w:p w14:paraId="2F05A77A" w14:textId="3B21DAED" w:rsidR="00C625E6" w:rsidRDefault="00C625E6" w:rsidP="00A31665">
      <w:r>
        <w:t xml:space="preserve">The two main features removed were as followed - </w:t>
      </w:r>
    </w:p>
    <w:p w14:paraId="41F3A02D" w14:textId="57709463" w:rsidR="00642034" w:rsidRDefault="00C625E6" w:rsidP="00A31665">
      <w:r>
        <w:t>B</w:t>
      </w:r>
      <w:r w:rsidR="00642034">
        <w:t>utton inputs including its relevant pin table, clock handlers for counting time during</w:t>
      </w:r>
      <w:r>
        <w:t xml:space="preserve"> its</w:t>
      </w:r>
      <w:r w:rsidR="00642034">
        <w:t xml:space="preserve"> debouncing</w:t>
      </w:r>
      <w:r>
        <w:t>,</w:t>
      </w:r>
      <w:r w:rsidR="00642034">
        <w:t xml:space="preserve"> and its defined messages that would be sent to the main application</w:t>
      </w:r>
      <w:r>
        <w:t xml:space="preserve"> task and its callback functions. </w:t>
      </w:r>
    </w:p>
    <w:p w14:paraId="5E700384" w14:textId="05F8D4F4" w:rsidR="00642034" w:rsidRDefault="00C625E6" w:rsidP="00A31665">
      <w:r>
        <w:t>The Data</w:t>
      </w:r>
      <w:r w:rsidR="000C5010">
        <w:t>S</w:t>
      </w:r>
      <w:r>
        <w:t>ervice, this would provide a service in the GATT that when read would return a string of text</w:t>
      </w:r>
      <w:r w:rsidR="000C5010">
        <w:t xml:space="preserve">. This service contains no pin table or ancillary functions however it does require callbacks which have been removed and can be used to store text on our device which will take up large amounts of memory without providing any useful features to the end user. </w:t>
      </w:r>
    </w:p>
    <w:p w14:paraId="07900F4A" w14:textId="66022A84" w:rsidR="0095190B" w:rsidRDefault="009623B2" w:rsidP="00A31665">
      <w:r>
        <w:t xml:space="preserve">One </w:t>
      </w:r>
      <w:r w:rsidR="00F1044F">
        <w:t>feature</w:t>
      </w:r>
      <w:r>
        <w:t xml:space="preserve"> that was not required that was left in intentionally was </w:t>
      </w:r>
      <w:r w:rsidR="00F1044F">
        <w:t xml:space="preserve">Uartlog </w:t>
      </w:r>
      <w:r w:rsidR="00AA510D">
        <w:t>(</w:t>
      </w:r>
      <w:r w:rsidR="00AA510D" w:rsidRPr="00AA510D">
        <w:t>#include &lt;uartlog/UartLog.h&gt;</w:t>
      </w:r>
      <w:r w:rsidR="00AA510D">
        <w:t>)</w:t>
      </w:r>
      <w:r w:rsidR="00F1044F">
        <w:t xml:space="preserve"> and its ancillaries</w:t>
      </w:r>
      <w:r w:rsidR="006C3308">
        <w:t xml:space="preserve"> as this allows us to </w:t>
      </w:r>
      <w:r w:rsidR="00AA510D">
        <w:t>pass information to the U</w:t>
      </w:r>
      <w:r w:rsidR="003E5B00">
        <w:t>ART</w:t>
      </w:r>
      <w:r w:rsidR="00AA510D">
        <w:t xml:space="preserve"> output by means of the log_info code. This feature enables us to debug code via two methods, the debug features inside CCS</w:t>
      </w:r>
      <w:r w:rsidR="00F12D93">
        <w:t>,</w:t>
      </w:r>
      <w:r w:rsidR="00AA510D">
        <w:t xml:space="preserve"> and by reading the </w:t>
      </w:r>
      <w:r w:rsidR="00F12D93">
        <w:t>serial data returned by the XDS110 UART included in the development board with a program such as Teraterm. The former can cause issues when dealing with things such as Bluetooth as stopping at break points can prevent time sensitive code from completing as intended</w:t>
      </w:r>
      <w:r w:rsidR="00C625E6">
        <w:t xml:space="preserve"> and thus preventing connections</w:t>
      </w:r>
      <w:r w:rsidR="00F12D93">
        <w:t xml:space="preserve">. The latter does not interfere with the code running on the device and can be considered analogous to </w:t>
      </w:r>
      <w:r w:rsidR="003E5B00">
        <w:t>printing debug statements to a screen</w:t>
      </w:r>
      <w:r w:rsidR="00F12D93">
        <w:t xml:space="preserve">. </w:t>
      </w:r>
      <w:r w:rsidR="000C5010">
        <w:t>A subsection to this feature that should also be removed in further iterations is that of the ansicolour header include (</w:t>
      </w:r>
      <w:r w:rsidR="000C5010" w:rsidRPr="000C5010">
        <w:t>#include &lt;ti/display/AnsiColor.h&gt;</w:t>
      </w:r>
      <w:r w:rsidR="000C5010">
        <w:t xml:space="preserve">) as this adds a table to add </w:t>
      </w:r>
      <w:r w:rsidR="000C5010" w:rsidRPr="003E5B00">
        <w:rPr>
          <w:lang w:val="en-GB"/>
        </w:rPr>
        <w:t>colour</w:t>
      </w:r>
      <w:r w:rsidR="000C5010">
        <w:t xml:space="preserve"> to the characters outputted and if used frequently could add significant bulk to the application.</w:t>
      </w:r>
    </w:p>
    <w:p w14:paraId="7C25EE34" w14:textId="4C3D9555" w:rsidR="00044383" w:rsidRDefault="00044383" w:rsidP="00A31665">
      <w:r>
        <w:t xml:space="preserve">It is worth noting that in several places code containing switch statements originally designed for switching between the multiple services have also been left intact. This was a conscious decision as it will allow ease of adding new features down the line without requiring complete rewrite of the code </w:t>
      </w:r>
      <w:proofErr w:type="gramStart"/>
      <w:r>
        <w:t>and also</w:t>
      </w:r>
      <w:proofErr w:type="gramEnd"/>
      <w:r>
        <w:t xml:space="preserve"> because when compiled switch statements require minimal system resources, and therefore power usage. In short</w:t>
      </w:r>
      <w:r w:rsidR="00984FB1">
        <w:t>,</w:t>
      </w:r>
      <w:r>
        <w:t xml:space="preserve"> they provide little detriment to the system.</w:t>
      </w:r>
    </w:p>
    <w:p w14:paraId="7520B8A7" w14:textId="0BB4F052" w:rsidR="0095190B" w:rsidRDefault="00844148" w:rsidP="00844148">
      <w:pPr>
        <w:pStyle w:val="Heading1"/>
      </w:pPr>
      <w:bookmarkStart w:id="58" w:name="_Toc38393991"/>
      <w:r>
        <w:t>Evaluation</w:t>
      </w:r>
      <w:bookmarkEnd w:id="58"/>
    </w:p>
    <w:p w14:paraId="3774397B" w14:textId="152EC435" w:rsidR="00384465" w:rsidRDefault="004C2839" w:rsidP="00384465">
      <w:r>
        <w:t xml:space="preserve">This section is an evaluation of the </w:t>
      </w:r>
      <w:proofErr w:type="gramStart"/>
      <w:r>
        <w:t>project as a whole, with</w:t>
      </w:r>
      <w:proofErr w:type="gramEnd"/>
      <w:r>
        <w:t xml:space="preserve"> an assessment of results and achieved goals for the project. Further discussion will include what could have been done to streamline the process and other ways in which a better outcome could have been achieved.</w:t>
      </w:r>
      <w:r w:rsidR="00FB1589">
        <w:t xml:space="preserve"> The final section will discuss my personal</w:t>
      </w:r>
      <w:r w:rsidR="00E20FCD">
        <w:t xml:space="preserve"> views on the outcomes and reflection on things I personally could do to develop my abilities further.</w:t>
      </w:r>
    </w:p>
    <w:p w14:paraId="685B0A03" w14:textId="224E3B55" w:rsidR="004C2839" w:rsidRDefault="004C2839" w:rsidP="004C2839">
      <w:pPr>
        <w:pStyle w:val="Heading2"/>
      </w:pPr>
      <w:bookmarkStart w:id="59" w:name="_Toc38393992"/>
      <w:r>
        <w:lastRenderedPageBreak/>
        <w:t>Setup</w:t>
      </w:r>
      <w:r w:rsidR="001F0A12">
        <w:t>,</w:t>
      </w:r>
      <w:r>
        <w:t xml:space="preserve"> software and prerequisites</w:t>
      </w:r>
      <w:bookmarkEnd w:id="59"/>
    </w:p>
    <w:p w14:paraId="4BD2DD7A" w14:textId="4F62A706" w:rsidR="004C2839" w:rsidRDefault="004C2839" w:rsidP="004C2839">
      <w:r>
        <w:t>It has been shown that the hardware and software selection and working environment were quite capable of performing the tasks required</w:t>
      </w:r>
      <w:r w:rsidR="001F0A12">
        <w:t xml:space="preserve"> with successful results and the portability of using a virtual machine made working on the project considerably easier in multiple locations. Even when used on the relatively limited resources of some machine’s, performance was good enough to not slow down workflow in any meaningful way.</w:t>
      </w:r>
    </w:p>
    <w:p w14:paraId="144ADC65" w14:textId="1E17992E" w:rsidR="001F0A12" w:rsidRDefault="001F0A12" w:rsidP="004C2839">
      <w:r>
        <w:t>The use of industry standard IDE’s allowed for easier trouble shooting of issues than that of using others with lesser communities behind them. Most code related issues with exception of the Android GATT were encountered by other people before and as such pointers on where to look to fix the issues were relatively easy to find with modest usage of a search engine.</w:t>
      </w:r>
    </w:p>
    <w:p w14:paraId="7429673B" w14:textId="72FD3479" w:rsidR="001F0A12" w:rsidRPr="004C2839" w:rsidRDefault="001F0A12" w:rsidP="004C2839">
      <w:r>
        <w:t>Upon reflection the usage of the CC2640RF may not have been the perfect choice as it could be considered overkill for such a basic application</w:t>
      </w:r>
      <w:r w:rsidR="00CB20F5">
        <w:t xml:space="preserve">. Its usage of a dual CPU system (Cortex-M3 main </w:t>
      </w:r>
      <w:r w:rsidR="00C74CE6">
        <w:t>CPU</w:t>
      </w:r>
      <w:r w:rsidR="00CB20F5">
        <w:t xml:space="preserve"> and Coretex-M0 for Bluetooth) added limitations to the structure of the programming of the embedded system</w:t>
      </w:r>
      <w:r w:rsidR="00F469B2">
        <w:t>. T</w:t>
      </w:r>
      <w:r w:rsidR="00CB20F5">
        <w:t xml:space="preserve">he interface between the two CPU’s is relatively well defined by TI and would have required massive amounts of work in order to create an entirely custom code. </w:t>
      </w:r>
      <w:r w:rsidR="00FB1589">
        <w:t>However,</w:t>
      </w:r>
      <w:r w:rsidR="00CB20F5">
        <w:t xml:space="preserve"> its ease of availability and price allowed it to complete the task required even if its software support from TI was far from perfect. </w:t>
      </w:r>
    </w:p>
    <w:p w14:paraId="4E8AC5BB" w14:textId="2228739A" w:rsidR="004C2839" w:rsidRDefault="004C2839" w:rsidP="004C2839">
      <w:pPr>
        <w:pStyle w:val="Heading2"/>
      </w:pPr>
      <w:bookmarkStart w:id="60" w:name="_Toc38393993"/>
      <w:r>
        <w:t>Implementation</w:t>
      </w:r>
      <w:bookmarkEnd w:id="60"/>
      <w:r>
        <w:t xml:space="preserve">   </w:t>
      </w:r>
    </w:p>
    <w:p w14:paraId="04E797A4" w14:textId="33955353" w:rsidR="00CB20F5" w:rsidRDefault="00CB20F5" w:rsidP="00CB20F5">
      <w:r>
        <w:t>Many but not all goals of the project have been met including the creation of the three main components of the system. Two out of three complete all the functions setout in the design (Database and Wristband)</w:t>
      </w:r>
      <w:r w:rsidR="00FB1589">
        <w:t xml:space="preserve"> with the third missing one main feature – communication between the Android application and the wristband. With further research and troubleshooting this final hurdle could likely be overcome as we have proven using 3</w:t>
      </w:r>
      <w:r w:rsidR="00FB1589" w:rsidRPr="00FB1589">
        <w:rPr>
          <w:vertAlign w:val="superscript"/>
        </w:rPr>
        <w:t>rd</w:t>
      </w:r>
      <w:r w:rsidR="00FB1589">
        <w:t xml:space="preserve"> party software that this feature is very possible. </w:t>
      </w:r>
    </w:p>
    <w:p w14:paraId="02AA6010" w14:textId="3EAABB14" w:rsidR="00FB1589" w:rsidRPr="00CB20F5" w:rsidRDefault="00FB1589" w:rsidP="00CB20F5">
      <w:r>
        <w:t xml:space="preserve">Upon reflection preventing updates to IDE’s and snapshotting resources from manufacturers prior to beginning work may have gone some way to alleviate issues as many problems seem to have arose during the incremental updates from the respective suppliers. In retrospect sticking to the last major release and its supplied documentation may be prudent when working on complicated project with multiple suppliers as this should supply the most stable background to work atop.  </w:t>
      </w:r>
    </w:p>
    <w:p w14:paraId="6DA7784D" w14:textId="31D18D16" w:rsidR="001F0A12" w:rsidRDefault="001F0A12" w:rsidP="001F0A12">
      <w:pPr>
        <w:pStyle w:val="Heading2"/>
      </w:pPr>
      <w:bookmarkStart w:id="61" w:name="_Toc38393994"/>
      <w:r>
        <w:t>Personal reflection</w:t>
      </w:r>
      <w:bookmarkEnd w:id="61"/>
      <w:r>
        <w:t xml:space="preserve"> </w:t>
      </w:r>
    </w:p>
    <w:p w14:paraId="4F1E5C22" w14:textId="67BADC52" w:rsidR="00FB1589" w:rsidRDefault="00E20FCD" w:rsidP="00FB1589">
      <w:r>
        <w:t xml:space="preserve">The completion of a literary review on the topic proved to be more time consuming than expected as finding useful resources on this sector was quite difficult given than the product created contains several otherwise unrelated but extensively researched subjects. With most time consumed trying to tie these topics together into a cohesive report. </w:t>
      </w:r>
    </w:p>
    <w:p w14:paraId="7A5020C7" w14:textId="454DE510" w:rsidR="00F1725B" w:rsidRDefault="00F1725B" w:rsidP="00FB1589">
      <w:r>
        <w:t>Another thing now better understood is how ‘feature creep’ can derail a project as when looking at adding new features and requirements can potentially require extensive rewrites and amendments to code</w:t>
      </w:r>
      <w:r w:rsidR="00984FB1">
        <w:t>,</w:t>
      </w:r>
      <w:r>
        <w:t xml:space="preserve"> documentation and research. From this understanding a conscious policy to move on once a section or feature was completed was essential to keeping the work focused and on time.</w:t>
      </w:r>
    </w:p>
    <w:p w14:paraId="5859712D" w14:textId="1C3F9208" w:rsidR="00777B31" w:rsidRDefault="00777B31" w:rsidP="00FB1589">
      <w:r>
        <w:t xml:space="preserve">A final topic is a better understanding of development – great value has been shown in using </w:t>
      </w:r>
      <w:r w:rsidR="00340FD5">
        <w:t>tools and hardware with good resources behind them and in an industry setting larger cost of development hardware may be easily offset in reduction of development time.</w:t>
      </w:r>
    </w:p>
    <w:p w14:paraId="4AE49CD4" w14:textId="6B480172" w:rsidR="00F1725B" w:rsidRDefault="00F1725B" w:rsidP="00F1725B">
      <w:pPr>
        <w:pStyle w:val="Heading2"/>
      </w:pPr>
      <w:bookmarkStart w:id="62" w:name="_Toc38393995"/>
      <w:r>
        <w:lastRenderedPageBreak/>
        <w:t>Further work</w:t>
      </w:r>
      <w:bookmarkEnd w:id="62"/>
      <w:r>
        <w:t xml:space="preserve"> </w:t>
      </w:r>
    </w:p>
    <w:p w14:paraId="446C5A0A" w14:textId="4A67FE99" w:rsidR="00F1725B" w:rsidRDefault="00F1725B" w:rsidP="00F1725B">
      <w:r>
        <w:t>Outside of the non-working feature of the project many further features could be implemented to provide further value to the project before bringing it to retail, as mentioned until now these have been kept away from the project to prevent feature creep and retai</w:t>
      </w:r>
      <w:r w:rsidR="00044383">
        <w:t>n</w:t>
      </w:r>
      <w:r>
        <w:t xml:space="preserve"> focus on the core objectives. </w:t>
      </w:r>
    </w:p>
    <w:p w14:paraId="129EFEE3" w14:textId="09D85263" w:rsidR="00044383" w:rsidRDefault="00044383" w:rsidP="00F1725B">
      <w:r>
        <w:t xml:space="preserve">These can range from more basic things such as branding and graphical style of the Android application which as of now uses the default visuals provided by Android studio, further features could include a method of feedback from the band to the application such as a button or motion/gesture sensor to enable simple replies or potentially act like a snooze button on an alarm clock. </w:t>
      </w:r>
    </w:p>
    <w:p w14:paraId="06A33180" w14:textId="5E0A1ED6" w:rsidR="00F1725B" w:rsidRPr="00FB1589" w:rsidRDefault="00044383" w:rsidP="00E26944">
      <w:r>
        <w:t xml:space="preserve">If developed into a custom PCB </w:t>
      </w:r>
      <w:r w:rsidR="00984FB1">
        <w:t xml:space="preserve">for cost reduction </w:t>
      </w:r>
      <w:r>
        <w:t xml:space="preserve">these features could be implemented with relative ease as the core hardware has plenty of processing power and I/O to handle such additions. </w:t>
      </w:r>
      <w:r w:rsidR="00F1725B">
        <w:t xml:space="preserve"> </w:t>
      </w:r>
    </w:p>
    <w:p w14:paraId="774101FE" w14:textId="74005270" w:rsidR="00844148" w:rsidRDefault="00844148" w:rsidP="00844148">
      <w:pPr>
        <w:pStyle w:val="Heading1"/>
      </w:pPr>
      <w:bookmarkStart w:id="63" w:name="_Toc38393996"/>
      <w:r>
        <w:t>Conclusion</w:t>
      </w:r>
      <w:bookmarkEnd w:id="63"/>
      <w:r>
        <w:t xml:space="preserve"> </w:t>
      </w:r>
    </w:p>
    <w:p w14:paraId="34C9FCC9" w14:textId="77777777" w:rsidR="00984FB1" w:rsidRDefault="00E26944" w:rsidP="00E26944">
      <w:r>
        <w:t xml:space="preserve">To conclude the project has contained both successes and failures but the overall concept has been proven to be possible and with more time and research the main shortcoming could </w:t>
      </w:r>
      <w:proofErr w:type="gramStart"/>
      <w:r>
        <w:t>definitely be</w:t>
      </w:r>
      <w:proofErr w:type="gramEnd"/>
      <w:r>
        <w:t xml:space="preserve"> rectified as demonstrated in the implementation section. </w:t>
      </w:r>
    </w:p>
    <w:p w14:paraId="5FB13DD5" w14:textId="479C24D3" w:rsidR="00984FB1" w:rsidRDefault="00E26944" w:rsidP="00E26944">
      <w:r>
        <w:t xml:space="preserve">With further development the energy harvesting concept initially considered </w:t>
      </w:r>
      <w:r w:rsidR="00984FB1">
        <w:t xml:space="preserve">is certainly viable with multiple potential technologies able to fulfill the role when developed and cost reduced. Considering the place in popular consciousness for green energy solutions it seems likely that a similar idea will be implemented </w:t>
      </w:r>
      <w:proofErr w:type="gramStart"/>
      <w:r w:rsidR="00984FB1">
        <w:t>in the near future</w:t>
      </w:r>
      <w:proofErr w:type="gramEnd"/>
      <w:r w:rsidR="00984FB1">
        <w:t>.</w:t>
      </w:r>
    </w:p>
    <w:p w14:paraId="4B677A50" w14:textId="73D223B8" w:rsidR="00E26944" w:rsidRPr="00E26944" w:rsidRDefault="00984FB1" w:rsidP="00E26944">
      <w:r>
        <w:t xml:space="preserve"> </w:t>
      </w:r>
    </w:p>
    <w:p w14:paraId="2F5BB84D" w14:textId="1F365302" w:rsidR="00844148" w:rsidRDefault="00844148" w:rsidP="00844148">
      <w:pPr>
        <w:pStyle w:val="Heading1"/>
      </w:pPr>
      <w:bookmarkStart w:id="64" w:name="_Toc38393997"/>
      <w:r>
        <w:t>References and Bibliography</w:t>
      </w:r>
      <w:bookmarkEnd w:id="64"/>
      <w:r>
        <w:t xml:space="preserve"> </w:t>
      </w:r>
    </w:p>
    <w:p w14:paraId="021B240F" w14:textId="77777777" w:rsidR="00D3401B" w:rsidRPr="00D3401B" w:rsidRDefault="00D3401B" w:rsidP="00D3401B"/>
    <w:p w14:paraId="5BD426CF" w14:textId="77777777" w:rsidR="00844148" w:rsidRPr="00844148" w:rsidRDefault="00844148" w:rsidP="00844148">
      <w:pPr>
        <w:pStyle w:val="Heading1"/>
      </w:pPr>
      <w:bookmarkStart w:id="65" w:name="_Toc38393998"/>
      <w:r>
        <w:t>Appendices</w:t>
      </w:r>
      <w:bookmarkEnd w:id="65"/>
      <w:r>
        <w:t xml:space="preserve"> </w:t>
      </w:r>
    </w:p>
    <w:p w14:paraId="03CF7E50" w14:textId="4F4F817B" w:rsidR="0095190B" w:rsidRDefault="00357857" w:rsidP="00357857">
      <w:pPr>
        <w:pStyle w:val="Heading2"/>
      </w:pPr>
      <w:bookmarkStart w:id="66" w:name="_Toc38393999"/>
      <w:r>
        <w:t>Php scripts</w:t>
      </w:r>
      <w:bookmarkEnd w:id="66"/>
      <w:r>
        <w:t xml:space="preserve"> </w:t>
      </w:r>
    </w:p>
    <w:p w14:paraId="38271989" w14:textId="77777777" w:rsidR="00357857" w:rsidRPr="00357857" w:rsidRDefault="00357857" w:rsidP="00357857"/>
    <w:sectPr w:rsidR="00357857" w:rsidRPr="00357857" w:rsidSect="00903D36">
      <w:footerReference w:type="default" r:id="rId41"/>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3E2FAD" w14:textId="77777777" w:rsidR="003E6333" w:rsidRDefault="003E6333" w:rsidP="00D50976">
      <w:pPr>
        <w:spacing w:after="0" w:line="240" w:lineRule="auto"/>
      </w:pPr>
      <w:r>
        <w:separator/>
      </w:r>
    </w:p>
  </w:endnote>
  <w:endnote w:type="continuationSeparator" w:id="0">
    <w:p w14:paraId="006F0EE4" w14:textId="77777777" w:rsidR="003E6333" w:rsidRDefault="003E6333"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384465" w:rsidRDefault="00384465"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xmlns:w16="http://schemas.microsoft.com/office/word/2018/wordml" xmlns:w16cex="http://schemas.microsoft.com/office/word/2018/wordml/cex">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9E7289" w14:textId="77777777" w:rsidR="003E6333" w:rsidRDefault="003E6333" w:rsidP="00D50976">
      <w:pPr>
        <w:spacing w:after="0" w:line="240" w:lineRule="auto"/>
      </w:pPr>
      <w:r>
        <w:separator/>
      </w:r>
    </w:p>
  </w:footnote>
  <w:footnote w:type="continuationSeparator" w:id="0">
    <w:p w14:paraId="0A3837ED" w14:textId="77777777" w:rsidR="003E6333" w:rsidRDefault="003E6333"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FD7E15"/>
    <w:multiLevelType w:val="hybridMultilevel"/>
    <w:tmpl w:val="6A280C96"/>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4"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3227E0"/>
    <w:multiLevelType w:val="hybridMultilevel"/>
    <w:tmpl w:val="08C8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8"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A4181B"/>
    <w:multiLevelType w:val="hybridMultilevel"/>
    <w:tmpl w:val="0BEC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7"/>
  </w:num>
  <w:num w:numId="4">
    <w:abstractNumId w:val="5"/>
  </w:num>
  <w:num w:numId="5">
    <w:abstractNumId w:val="17"/>
  </w:num>
  <w:num w:numId="6">
    <w:abstractNumId w:val="4"/>
  </w:num>
  <w:num w:numId="7">
    <w:abstractNumId w:val="24"/>
  </w:num>
  <w:num w:numId="8">
    <w:abstractNumId w:val="16"/>
  </w:num>
  <w:num w:numId="9">
    <w:abstractNumId w:val="30"/>
  </w:num>
  <w:num w:numId="10">
    <w:abstractNumId w:val="21"/>
  </w:num>
  <w:num w:numId="11">
    <w:abstractNumId w:val="14"/>
  </w:num>
  <w:num w:numId="12">
    <w:abstractNumId w:val="25"/>
  </w:num>
  <w:num w:numId="13">
    <w:abstractNumId w:val="23"/>
  </w:num>
  <w:num w:numId="14">
    <w:abstractNumId w:val="15"/>
  </w:num>
  <w:num w:numId="15">
    <w:abstractNumId w:val="28"/>
  </w:num>
  <w:num w:numId="16">
    <w:abstractNumId w:val="26"/>
  </w:num>
  <w:num w:numId="17">
    <w:abstractNumId w:val="22"/>
  </w:num>
  <w:num w:numId="18">
    <w:abstractNumId w:val="1"/>
  </w:num>
  <w:num w:numId="19">
    <w:abstractNumId w:val="10"/>
  </w:num>
  <w:num w:numId="20">
    <w:abstractNumId w:val="2"/>
  </w:num>
  <w:num w:numId="21">
    <w:abstractNumId w:val="20"/>
  </w:num>
  <w:num w:numId="22">
    <w:abstractNumId w:val="27"/>
  </w:num>
  <w:num w:numId="23">
    <w:abstractNumId w:val="11"/>
  </w:num>
  <w:num w:numId="24">
    <w:abstractNumId w:val="29"/>
  </w:num>
  <w:num w:numId="25">
    <w:abstractNumId w:val="18"/>
  </w:num>
  <w:num w:numId="26">
    <w:abstractNumId w:val="12"/>
  </w:num>
  <w:num w:numId="27">
    <w:abstractNumId w:val="6"/>
  </w:num>
  <w:num w:numId="28">
    <w:abstractNumId w:val="19"/>
  </w:num>
  <w:num w:numId="29">
    <w:abstractNumId w:val="9"/>
  </w:num>
  <w:num w:numId="30">
    <w:abstractNumId w:val="8"/>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077AD"/>
    <w:rsid w:val="000152AC"/>
    <w:rsid w:val="0001573E"/>
    <w:rsid w:val="0002420B"/>
    <w:rsid w:val="00026E8B"/>
    <w:rsid w:val="00027735"/>
    <w:rsid w:val="00027EFE"/>
    <w:rsid w:val="00044383"/>
    <w:rsid w:val="00045B4E"/>
    <w:rsid w:val="000478F2"/>
    <w:rsid w:val="000479DF"/>
    <w:rsid w:val="00052FFF"/>
    <w:rsid w:val="00065A0C"/>
    <w:rsid w:val="00075E57"/>
    <w:rsid w:val="00080D78"/>
    <w:rsid w:val="00084221"/>
    <w:rsid w:val="00092EBC"/>
    <w:rsid w:val="0009486A"/>
    <w:rsid w:val="00096A80"/>
    <w:rsid w:val="000A02FF"/>
    <w:rsid w:val="000A792F"/>
    <w:rsid w:val="000B1453"/>
    <w:rsid w:val="000B3965"/>
    <w:rsid w:val="000C0654"/>
    <w:rsid w:val="000C3CAE"/>
    <w:rsid w:val="000C5010"/>
    <w:rsid w:val="000C6D54"/>
    <w:rsid w:val="000C7D54"/>
    <w:rsid w:val="000D5269"/>
    <w:rsid w:val="000E0E2B"/>
    <w:rsid w:val="000E4B8D"/>
    <w:rsid w:val="000F097D"/>
    <w:rsid w:val="000F406C"/>
    <w:rsid w:val="00113936"/>
    <w:rsid w:val="00114ECE"/>
    <w:rsid w:val="0012212C"/>
    <w:rsid w:val="001354FE"/>
    <w:rsid w:val="0015694D"/>
    <w:rsid w:val="00161B2A"/>
    <w:rsid w:val="00170E35"/>
    <w:rsid w:val="001814A3"/>
    <w:rsid w:val="00194F54"/>
    <w:rsid w:val="001A2FFD"/>
    <w:rsid w:val="001A4798"/>
    <w:rsid w:val="001C5751"/>
    <w:rsid w:val="001C5D96"/>
    <w:rsid w:val="001D7454"/>
    <w:rsid w:val="001F0A12"/>
    <w:rsid w:val="001F6E5E"/>
    <w:rsid w:val="00200052"/>
    <w:rsid w:val="00200785"/>
    <w:rsid w:val="00220208"/>
    <w:rsid w:val="00223986"/>
    <w:rsid w:val="0023014C"/>
    <w:rsid w:val="00230B0F"/>
    <w:rsid w:val="00243998"/>
    <w:rsid w:val="00250155"/>
    <w:rsid w:val="002539C4"/>
    <w:rsid w:val="0026447C"/>
    <w:rsid w:val="002712D0"/>
    <w:rsid w:val="00274404"/>
    <w:rsid w:val="002765BA"/>
    <w:rsid w:val="00294FCD"/>
    <w:rsid w:val="00296839"/>
    <w:rsid w:val="002B1F31"/>
    <w:rsid w:val="002C7791"/>
    <w:rsid w:val="002D0129"/>
    <w:rsid w:val="002E3081"/>
    <w:rsid w:val="002F6BDA"/>
    <w:rsid w:val="00302E46"/>
    <w:rsid w:val="00307911"/>
    <w:rsid w:val="00310A4C"/>
    <w:rsid w:val="00313530"/>
    <w:rsid w:val="00317A53"/>
    <w:rsid w:val="003226EE"/>
    <w:rsid w:val="00324E16"/>
    <w:rsid w:val="0033031D"/>
    <w:rsid w:val="00340FD5"/>
    <w:rsid w:val="00347569"/>
    <w:rsid w:val="00352382"/>
    <w:rsid w:val="00357857"/>
    <w:rsid w:val="00362A10"/>
    <w:rsid w:val="00372AAA"/>
    <w:rsid w:val="0037784B"/>
    <w:rsid w:val="00384465"/>
    <w:rsid w:val="00390DB2"/>
    <w:rsid w:val="00393BB4"/>
    <w:rsid w:val="0039573E"/>
    <w:rsid w:val="00395E72"/>
    <w:rsid w:val="00397CD4"/>
    <w:rsid w:val="003B1C4C"/>
    <w:rsid w:val="003B7FBC"/>
    <w:rsid w:val="003D1D3F"/>
    <w:rsid w:val="003D450B"/>
    <w:rsid w:val="003D523D"/>
    <w:rsid w:val="003E0CC3"/>
    <w:rsid w:val="003E1940"/>
    <w:rsid w:val="003E2CC2"/>
    <w:rsid w:val="003E5B00"/>
    <w:rsid w:val="003E6333"/>
    <w:rsid w:val="003F13AA"/>
    <w:rsid w:val="004143FB"/>
    <w:rsid w:val="00416B6A"/>
    <w:rsid w:val="004310B6"/>
    <w:rsid w:val="004371D7"/>
    <w:rsid w:val="004408F5"/>
    <w:rsid w:val="00444C8E"/>
    <w:rsid w:val="00467F0A"/>
    <w:rsid w:val="00470ADF"/>
    <w:rsid w:val="004727C2"/>
    <w:rsid w:val="004733B8"/>
    <w:rsid w:val="00475798"/>
    <w:rsid w:val="004757E8"/>
    <w:rsid w:val="004804BB"/>
    <w:rsid w:val="00483D74"/>
    <w:rsid w:val="004A7AFE"/>
    <w:rsid w:val="004B13DF"/>
    <w:rsid w:val="004B71E3"/>
    <w:rsid w:val="004B7712"/>
    <w:rsid w:val="004C2839"/>
    <w:rsid w:val="004C592C"/>
    <w:rsid w:val="004D162B"/>
    <w:rsid w:val="004E4D14"/>
    <w:rsid w:val="004F2FEF"/>
    <w:rsid w:val="00513164"/>
    <w:rsid w:val="00517988"/>
    <w:rsid w:val="00521B94"/>
    <w:rsid w:val="0053240A"/>
    <w:rsid w:val="00546BE1"/>
    <w:rsid w:val="00555240"/>
    <w:rsid w:val="00575F8F"/>
    <w:rsid w:val="0058185D"/>
    <w:rsid w:val="005819E8"/>
    <w:rsid w:val="00584CED"/>
    <w:rsid w:val="00592715"/>
    <w:rsid w:val="00593C0E"/>
    <w:rsid w:val="005A38A7"/>
    <w:rsid w:val="005A68D1"/>
    <w:rsid w:val="005B212B"/>
    <w:rsid w:val="005B2728"/>
    <w:rsid w:val="005C3658"/>
    <w:rsid w:val="005C547B"/>
    <w:rsid w:val="005C73ED"/>
    <w:rsid w:val="005D62C1"/>
    <w:rsid w:val="005D7F71"/>
    <w:rsid w:val="005E788A"/>
    <w:rsid w:val="005E7B0B"/>
    <w:rsid w:val="005F16B7"/>
    <w:rsid w:val="005F2E87"/>
    <w:rsid w:val="005F59E6"/>
    <w:rsid w:val="005F7A64"/>
    <w:rsid w:val="00603DFF"/>
    <w:rsid w:val="006056E4"/>
    <w:rsid w:val="00614182"/>
    <w:rsid w:val="00617133"/>
    <w:rsid w:val="00642034"/>
    <w:rsid w:val="006566F1"/>
    <w:rsid w:val="00656FF6"/>
    <w:rsid w:val="00657095"/>
    <w:rsid w:val="00660BFF"/>
    <w:rsid w:val="00663FA3"/>
    <w:rsid w:val="00667AA3"/>
    <w:rsid w:val="0067063F"/>
    <w:rsid w:val="0067563E"/>
    <w:rsid w:val="006871F2"/>
    <w:rsid w:val="006910BB"/>
    <w:rsid w:val="00692A4C"/>
    <w:rsid w:val="00696AB4"/>
    <w:rsid w:val="006A16BC"/>
    <w:rsid w:val="006A6389"/>
    <w:rsid w:val="006B0CC1"/>
    <w:rsid w:val="006B7782"/>
    <w:rsid w:val="006C3308"/>
    <w:rsid w:val="006C4D30"/>
    <w:rsid w:val="006C68A1"/>
    <w:rsid w:val="006F1A5F"/>
    <w:rsid w:val="006F5542"/>
    <w:rsid w:val="006F588D"/>
    <w:rsid w:val="007109FA"/>
    <w:rsid w:val="00714EA9"/>
    <w:rsid w:val="00720520"/>
    <w:rsid w:val="00721D23"/>
    <w:rsid w:val="00725AA1"/>
    <w:rsid w:val="00745E52"/>
    <w:rsid w:val="007465D0"/>
    <w:rsid w:val="0074682E"/>
    <w:rsid w:val="00754A1A"/>
    <w:rsid w:val="00755239"/>
    <w:rsid w:val="007737D9"/>
    <w:rsid w:val="007772DE"/>
    <w:rsid w:val="00777B31"/>
    <w:rsid w:val="00780A52"/>
    <w:rsid w:val="0078489C"/>
    <w:rsid w:val="0079667D"/>
    <w:rsid w:val="007B3C16"/>
    <w:rsid w:val="007D1AD9"/>
    <w:rsid w:val="007F2B66"/>
    <w:rsid w:val="00801ED2"/>
    <w:rsid w:val="00807B1F"/>
    <w:rsid w:val="00811D45"/>
    <w:rsid w:val="00834E4D"/>
    <w:rsid w:val="00844148"/>
    <w:rsid w:val="008525FE"/>
    <w:rsid w:val="00882BD9"/>
    <w:rsid w:val="00887A6B"/>
    <w:rsid w:val="00890839"/>
    <w:rsid w:val="008A5BEB"/>
    <w:rsid w:val="008C155F"/>
    <w:rsid w:val="008C7E78"/>
    <w:rsid w:val="008D0B4B"/>
    <w:rsid w:val="008D2EF4"/>
    <w:rsid w:val="008E20BD"/>
    <w:rsid w:val="008F72BE"/>
    <w:rsid w:val="00903D36"/>
    <w:rsid w:val="00912A2A"/>
    <w:rsid w:val="00914194"/>
    <w:rsid w:val="00920780"/>
    <w:rsid w:val="00930506"/>
    <w:rsid w:val="009365A2"/>
    <w:rsid w:val="0095190B"/>
    <w:rsid w:val="00951F31"/>
    <w:rsid w:val="009623B2"/>
    <w:rsid w:val="009655CB"/>
    <w:rsid w:val="00983F98"/>
    <w:rsid w:val="00984FB1"/>
    <w:rsid w:val="00985949"/>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24F1F"/>
    <w:rsid w:val="00A31665"/>
    <w:rsid w:val="00A40B7A"/>
    <w:rsid w:val="00A52F7B"/>
    <w:rsid w:val="00A54923"/>
    <w:rsid w:val="00A63CD6"/>
    <w:rsid w:val="00A77B62"/>
    <w:rsid w:val="00A84469"/>
    <w:rsid w:val="00A93332"/>
    <w:rsid w:val="00AA510D"/>
    <w:rsid w:val="00AB309F"/>
    <w:rsid w:val="00AC23DF"/>
    <w:rsid w:val="00AC5BFC"/>
    <w:rsid w:val="00AC64FF"/>
    <w:rsid w:val="00AD4775"/>
    <w:rsid w:val="00AD68D0"/>
    <w:rsid w:val="00AE488F"/>
    <w:rsid w:val="00AF100F"/>
    <w:rsid w:val="00AF32FE"/>
    <w:rsid w:val="00B12F5D"/>
    <w:rsid w:val="00B17D8E"/>
    <w:rsid w:val="00B35340"/>
    <w:rsid w:val="00B55465"/>
    <w:rsid w:val="00B62D0A"/>
    <w:rsid w:val="00B74EFF"/>
    <w:rsid w:val="00B8042D"/>
    <w:rsid w:val="00B859BE"/>
    <w:rsid w:val="00BA7359"/>
    <w:rsid w:val="00BB61A2"/>
    <w:rsid w:val="00BD5475"/>
    <w:rsid w:val="00C01631"/>
    <w:rsid w:val="00C0260D"/>
    <w:rsid w:val="00C05E80"/>
    <w:rsid w:val="00C0631E"/>
    <w:rsid w:val="00C15D65"/>
    <w:rsid w:val="00C251AD"/>
    <w:rsid w:val="00C5345B"/>
    <w:rsid w:val="00C54E5F"/>
    <w:rsid w:val="00C625E6"/>
    <w:rsid w:val="00C63A0C"/>
    <w:rsid w:val="00C66744"/>
    <w:rsid w:val="00C74CE6"/>
    <w:rsid w:val="00C976BD"/>
    <w:rsid w:val="00C97999"/>
    <w:rsid w:val="00CA7C24"/>
    <w:rsid w:val="00CB20F5"/>
    <w:rsid w:val="00CB3CD1"/>
    <w:rsid w:val="00CC0BE6"/>
    <w:rsid w:val="00CC3BC7"/>
    <w:rsid w:val="00CD4FF6"/>
    <w:rsid w:val="00CD55DE"/>
    <w:rsid w:val="00CD6919"/>
    <w:rsid w:val="00CE09DD"/>
    <w:rsid w:val="00CE1BB0"/>
    <w:rsid w:val="00D04A47"/>
    <w:rsid w:val="00D165CD"/>
    <w:rsid w:val="00D20257"/>
    <w:rsid w:val="00D20448"/>
    <w:rsid w:val="00D33D5C"/>
    <w:rsid w:val="00D3401B"/>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DF4916"/>
    <w:rsid w:val="00E07204"/>
    <w:rsid w:val="00E1196E"/>
    <w:rsid w:val="00E20FCD"/>
    <w:rsid w:val="00E219A6"/>
    <w:rsid w:val="00E24C91"/>
    <w:rsid w:val="00E26944"/>
    <w:rsid w:val="00E336B3"/>
    <w:rsid w:val="00E55616"/>
    <w:rsid w:val="00E57CC9"/>
    <w:rsid w:val="00E64B11"/>
    <w:rsid w:val="00E82DC8"/>
    <w:rsid w:val="00E96AEF"/>
    <w:rsid w:val="00EA771F"/>
    <w:rsid w:val="00EC38B8"/>
    <w:rsid w:val="00EC44DD"/>
    <w:rsid w:val="00EE3F60"/>
    <w:rsid w:val="00EF2F69"/>
    <w:rsid w:val="00F0648A"/>
    <w:rsid w:val="00F1044F"/>
    <w:rsid w:val="00F12D93"/>
    <w:rsid w:val="00F1725B"/>
    <w:rsid w:val="00F25896"/>
    <w:rsid w:val="00F41DC0"/>
    <w:rsid w:val="00F425F5"/>
    <w:rsid w:val="00F4390C"/>
    <w:rsid w:val="00F468A7"/>
    <w:rsid w:val="00F469B2"/>
    <w:rsid w:val="00F46FFA"/>
    <w:rsid w:val="00F52A19"/>
    <w:rsid w:val="00F536DA"/>
    <w:rsid w:val="00F537F7"/>
    <w:rsid w:val="00F548FD"/>
    <w:rsid w:val="00F6206D"/>
    <w:rsid w:val="00F724F5"/>
    <w:rsid w:val="00F92811"/>
    <w:rsid w:val="00F94CEE"/>
    <w:rsid w:val="00F95CD2"/>
    <w:rsid w:val="00FB1589"/>
    <w:rsid w:val="00FB2E9F"/>
    <w:rsid w:val="00FC1A9A"/>
    <w:rsid w:val="00FC2A08"/>
    <w:rsid w:val="00FC40D9"/>
    <w:rsid w:val="00FD1783"/>
    <w:rsid w:val="00FD1C02"/>
    <w:rsid w:val="00FD4F3B"/>
    <w:rsid w:val="00FD5760"/>
    <w:rsid w:val="00FD6BA4"/>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176039087">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3064074">
      <w:bodyDiv w:val="1"/>
      <w:marLeft w:val="0"/>
      <w:marRight w:val="0"/>
      <w:marTop w:val="0"/>
      <w:marBottom w:val="0"/>
      <w:divBdr>
        <w:top w:val="none" w:sz="0" w:space="0" w:color="auto"/>
        <w:left w:val="none" w:sz="0" w:space="0" w:color="auto"/>
        <w:bottom w:val="none" w:sz="0" w:space="0" w:color="auto"/>
        <w:right w:val="none" w:sz="0" w:space="0" w:color="auto"/>
      </w:divBdr>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uk.farnell.com" TargetMode="External"/><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55C7E5AC-5FCD-468C-B3C2-C1251C677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51</TotalTime>
  <Pages>42</Pages>
  <Words>10622</Words>
  <Characters>60551</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71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39</cp:revision>
  <dcterms:created xsi:type="dcterms:W3CDTF">2019-03-15T18:48:00Z</dcterms:created>
  <dcterms:modified xsi:type="dcterms:W3CDTF">2020-04-2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